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92E43D8"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xml:space="preserve">, </w:t>
      </w:r>
      <w:r w:rsidR="005B2DFA">
        <w:t>Rebecca Bridges</w:t>
      </w:r>
      <w:r w:rsidR="008C33D6" w:rsidRPr="00276EA6">
        <w:rPr>
          <w:rStyle w:val="SubtleEmphasis"/>
        </w:rPr>
        <w:t>6</w:t>
      </w:r>
      <w:r w:rsidR="005B2DFA">
        <w:t>, Shane Brady</w:t>
      </w:r>
      <w:r w:rsidR="008C33D6" w:rsidRPr="00276EA6">
        <w:rPr>
          <w:rStyle w:val="SubtleEmphasis"/>
        </w:rPr>
        <w:t>6</w:t>
      </w:r>
      <w:r w:rsidR="005B2DFA">
        <w:t xml:space="preserve">, </w:t>
      </w:r>
      <w:r w:rsidRPr="00276EA6">
        <w:t>Cecile Viboud</w:t>
      </w:r>
      <w:r w:rsidR="008C33D6">
        <w:rPr>
          <w:rStyle w:val="SubtleEmphasis"/>
        </w:rPr>
        <w:t>7</w:t>
      </w:r>
      <w:r w:rsidRPr="00276EA6">
        <w:t>, Michael Worobey</w:t>
      </w:r>
      <w:r w:rsidR="008C33D6">
        <w:rPr>
          <w:rStyle w:val="SubtleEmphasis"/>
        </w:rPr>
        <w:t>8</w:t>
      </w:r>
      <w:r w:rsidRPr="00276EA6">
        <w:t>, and James O Lloyd-Smith</w:t>
      </w:r>
      <w:r w:rsidRPr="00276EA6">
        <w:rPr>
          <w:rStyle w:val="SubtleEmphasis"/>
        </w:rPr>
        <w:t>1,</w:t>
      </w:r>
      <w:r w:rsidR="008C33D6">
        <w:rPr>
          <w:rStyle w:val="SubtleEmphasis"/>
        </w:rPr>
        <w:t>7</w:t>
      </w:r>
      <w:r w:rsidRPr="00276EA6">
        <w:rPr>
          <w:rStyle w:val="SubtleEmphasis"/>
        </w:rPr>
        <w:t>*</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 xml:space="preserve">Department of Infectious Diseases, </w:t>
      </w:r>
      <w:proofErr w:type="spellStart"/>
      <w:r w:rsidRPr="00276EA6">
        <w:t>Skejby</w:t>
      </w:r>
      <w:proofErr w:type="spellEnd"/>
      <w:r w:rsidRPr="00276EA6">
        <w:t xml:space="preserve"> Hospital, </w:t>
      </w:r>
      <w:proofErr w:type="spellStart"/>
      <w:r w:rsidRPr="00276EA6">
        <w:t>Århus</w:t>
      </w:r>
      <w:proofErr w:type="spellEnd"/>
      <w:r w:rsidRPr="00276EA6">
        <w:t>, Denmark</w:t>
      </w:r>
    </w:p>
    <w:p w14:paraId="64E363DF" w14:textId="2EEDA50A" w:rsidR="00FD481E"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6DE135DD" w14:textId="6E37F7DD" w:rsidR="008C33D6" w:rsidRPr="008C33D6" w:rsidRDefault="008C33D6" w:rsidP="00276EA6">
      <w:pPr>
        <w:shd w:val="clear" w:color="auto" w:fill="auto"/>
        <w:spacing w:line="240" w:lineRule="auto"/>
        <w:ind w:firstLine="0"/>
      </w:pPr>
      <w:r w:rsidRPr="00276EA6">
        <w:rPr>
          <w:rStyle w:val="SubtleEmphasis"/>
        </w:rPr>
        <w:t>6</w:t>
      </w:r>
      <w:r>
        <w:rPr>
          <w:rStyle w:val="SubtleEmphasis"/>
          <w:vertAlign w:val="baseline"/>
        </w:rPr>
        <w:t>Arizona Department of Health Services, Phoenix Arizona, USA</w:t>
      </w:r>
    </w:p>
    <w:p w14:paraId="027B4B4A" w14:textId="500DEC14"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r w:rsidR="008C33D6">
        <w:t>, USA</w:t>
      </w:r>
    </w:p>
    <w:p w14:paraId="6A15B284" w14:textId="3D5A3F8B"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r w:rsidR="008C33D6">
        <w:t>, USA</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37660BE7" w14:textId="77777777" w:rsidR="00DE4B45" w:rsidRPr="00FA4853" w:rsidRDefault="00B972D9" w:rsidP="00DE4B45">
      <w:pPr>
        <w:shd w:val="clear" w:color="auto" w:fill="auto"/>
        <w:spacing w:line="240" w:lineRule="auto"/>
        <w:ind w:firstLine="0"/>
      </w:pPr>
      <w:r w:rsidRPr="00276EA6">
        <w:tab/>
      </w:r>
      <w:r w:rsidR="00DE4B45" w:rsidRPr="002A0830">
        <w:t xml:space="preserve">Across decades of </w:t>
      </w:r>
      <w:r w:rsidR="00DE4B45" w:rsidRPr="00FA4853">
        <w:t>c</w:t>
      </w:r>
      <w:r w:rsidR="00DE4B45" w:rsidRPr="002A0830">
        <w:t xml:space="preserve">o-circulation in humans, </w:t>
      </w:r>
      <w:r w:rsidR="00DE4B45" w:rsidRPr="00FA4853">
        <w:t xml:space="preserve">seasonal influenza A subtypes H1N1 and H3N2 have </w:t>
      </w:r>
      <w:r w:rsidR="00DE4B45" w:rsidRPr="002A0830">
        <w:t xml:space="preserve">consistently caused different age distributions of infection and mortality. H3N2 typically causes the majority of cases in high-risk elderly cohorts, and the majority of overall deaths, whereas H1N1 has a greater impact in young and middle-aged adults. </w:t>
      </w:r>
      <w:r w:rsidR="00DE4B45">
        <w:t xml:space="preserve">We re-examine possible drivers of these patterns, </w:t>
      </w:r>
      <w:r w:rsidR="00DE4B45">
        <w:rPr>
          <w:rStyle w:val="CommentReference"/>
          <w:sz w:val="22"/>
          <w:szCs w:val="22"/>
        </w:rPr>
        <w:t>m</w:t>
      </w:r>
      <w:r w:rsidR="00DE4B45" w:rsidRPr="00126998">
        <w:rPr>
          <w:rStyle w:val="CommentReference"/>
          <w:sz w:val="22"/>
          <w:szCs w:val="22"/>
        </w:rPr>
        <w:t>otivated by the recent discovery of broadly-protective immunity arising from flu viruses encountered in childhood</w:t>
      </w:r>
      <w:r w:rsidR="00DE4B45">
        <w:rPr>
          <w:rStyle w:val="CommentReference"/>
          <w:sz w:val="22"/>
          <w:szCs w:val="22"/>
        </w:rPr>
        <w:t>. Using two large, epidemiological data sets, we tested</w:t>
      </w:r>
      <w:r w:rsidR="00DE4B45" w:rsidRPr="00126998">
        <w:rPr>
          <w:rStyle w:val="CommentReference"/>
          <w:sz w:val="22"/>
          <w:szCs w:val="22"/>
        </w:rPr>
        <w:t xml:space="preserve"> the possibility that immune imprinting shapes seasonal flu epidemiology via narrow immune memory to a particular subtype, or via broader immune memory that acts across subtypes. We also explore a separate hypothesis about evolutionary rate.</w:t>
      </w:r>
      <w:r w:rsidR="00DE4B45" w:rsidRPr="00FA4853">
        <w:t xml:space="preserve"> </w:t>
      </w:r>
      <w:r w:rsidR="00DE4B45">
        <w:t>Likelihood-based model comparison showed that</w:t>
      </w:r>
      <w:r w:rsidR="00DE4B45" w:rsidRPr="00FA4853">
        <w:t xml:space="preserve"> within-subtype imprinting is the strongest driver of cohort-specific </w:t>
      </w:r>
      <w:r w:rsidR="00DE4B45">
        <w:t>seasonal influenza risk</w:t>
      </w:r>
      <w:r w:rsidR="00DE4B45" w:rsidRPr="00FA4853">
        <w:t xml:space="preserve">. The data did not support a strong effect of evolutionary rate, or of broadly protective imprinting. </w:t>
      </w:r>
      <w:r w:rsidR="00DE4B45">
        <w:t>Our separate</w:t>
      </w:r>
      <w:r w:rsidR="00DE4B45" w:rsidRPr="00FA4853">
        <w:t xml:space="preserve"> analysis of 2009 pandemic data showed support for broadly protective imprinting during the first pandemic wave, but not during the second pandemic wave. Altogether, these population-level patterns mirror within-host immunological outcomes, where broadly protective antibody responses</w:t>
      </w:r>
      <w:r w:rsidR="00DE4B45">
        <w:t xml:space="preserve"> are relia</w:t>
      </w:r>
      <w:bookmarkStart w:id="0" w:name="_GoBack"/>
      <w:bookmarkEnd w:id="0"/>
      <w:r w:rsidR="00DE4B45">
        <w:t xml:space="preserve">bly deployed against novel flu subtypes, but not against </w:t>
      </w:r>
      <w:r w:rsidR="00DE4B45" w:rsidRPr="00FA4853">
        <w:t>familiar seasonal strains</w:t>
      </w:r>
      <w:r w:rsidR="00DE4B45" w:rsidRPr="002A0830">
        <w:t xml:space="preserve">. </w:t>
      </w:r>
      <w:r w:rsidR="00DE4B45">
        <w:t>Our findings emphasize that childhood exposures can imprint a lifelong immunological bias toward particular influenza subtypes, and shape epidemic age distributions</w:t>
      </w:r>
      <w:r w:rsidR="00DE4B45" w:rsidRPr="00FA4853">
        <w:t>.</w:t>
      </w:r>
      <w:r w:rsidR="00DE4B45">
        <w:t xml:space="preserve"> These results illuminate the epidemiological impacts of antigenic seniority, indicating that less “senior” antibody responses acquired later in life do not provide the same strength of protection as responses imprinted in childhood. </w:t>
      </w:r>
      <w:r w:rsidR="00DE4B45" w:rsidRPr="00FA4853">
        <w:t xml:space="preserve"> </w:t>
      </w:r>
      <w:r w:rsidR="00DE4B45">
        <w:t>Finally, t</w:t>
      </w:r>
      <w:r w:rsidR="00DE4B45" w:rsidRPr="00FA4853">
        <w:t>hese results imply that H1N1’s mortality burden (currently low) may increase in the coming decades, as cohorts that lack H1N1-specific imprinting eventually become elderly.</w:t>
      </w:r>
    </w:p>
    <w:p w14:paraId="2220513E" w14:textId="328BC735" w:rsidR="00FD481E" w:rsidRPr="00276EA6" w:rsidRDefault="00FD481E" w:rsidP="00DE4B45">
      <w:pPr>
        <w:shd w:val="clear" w:color="auto" w:fill="auto"/>
        <w:spacing w:line="240" w:lineRule="auto"/>
        <w:ind w:firstLine="0"/>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77777777" w:rsidR="0030589E" w:rsidRPr="00276EA6" w:rsidRDefault="0030589E" w:rsidP="00276EA6">
      <w:pPr>
        <w:pStyle w:val="Heading1"/>
        <w:shd w:val="clear" w:color="auto" w:fill="auto"/>
        <w:sectPr w:rsidR="0030589E" w:rsidRPr="00276EA6" w:rsidSect="0030589E">
          <w:pgSz w:w="12240" w:h="15840"/>
          <w:pgMar w:top="1440" w:right="1440" w:bottom="1440" w:left="1440" w:header="720" w:footer="720" w:gutter="0"/>
          <w:cols w:space="720"/>
          <w:docGrid w:linePitch="360"/>
        </w:sectPr>
      </w:pPr>
    </w:p>
    <w:p w14:paraId="2619A099" w14:textId="4D905306" w:rsidR="00FD481E" w:rsidRPr="00276EA6" w:rsidRDefault="00FD481E" w:rsidP="00276EA6">
      <w:pPr>
        <w:pStyle w:val="Heading1"/>
        <w:shd w:val="clear" w:color="auto" w:fill="auto"/>
      </w:pPr>
      <w:r w:rsidRPr="00276EA6">
        <w:lastRenderedPageBreak/>
        <w:t>Introduction</w:t>
      </w:r>
    </w:p>
    <w:p w14:paraId="5453D0F5" w14:textId="766B82C8"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also known 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 xml:space="preserve">d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scientific interest in the potential </w:t>
      </w:r>
      <w:r w:rsidR="00000BCC">
        <w:t xml:space="preserve">negative impacts of antigenic sin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63A1A8E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mmune imprinting can provide broad, heterologous (cross-subtyp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benefit.</w:t>
      </w:r>
      <w:r w:rsidR="006546BE" w:rsidRPr="00276EA6">
        <w:t xml:space="preserve"> </w:t>
      </w:r>
    </w:p>
    <w:p w14:paraId="6F443301" w14:textId="41555E68"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 imprinting’s ability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 xml:space="preserve">protection. Until recently, broader, cross-subtype (heterologous) responses were considered rare or anomalous, and so research on immune imprinting focused </w:t>
      </w:r>
      <w:r w:rsidR="00812530" w:rsidRPr="0010345F">
        <w:t>primarily</w:t>
      </w:r>
      <w:r w:rsidR="0030589E" w:rsidRPr="0010345F">
        <w:t xml:space="preserve"> on narrow, within-subtype (homologous) responses. </w:t>
      </w:r>
    </w:p>
    <w:p w14:paraId="26659D9C" w14:textId="74636204" w:rsidR="0030589E" w:rsidRPr="00276EA6" w:rsidRDefault="009B4937" w:rsidP="00276EA6">
      <w:pPr>
        <w:shd w:val="clear" w:color="auto" w:fill="auto"/>
      </w:pPr>
      <w:r w:rsidRPr="0010345F">
        <w:t>More recently</w:t>
      </w:r>
      <w:r w:rsidR="0030589E" w:rsidRPr="0010345F">
        <w:t xml:space="preserve">, the 2009 H1N1 pandemic, and subsequent efforts to develop a universal influenza vaccine drew attention to antibody responses that </w:t>
      </w:r>
      <w:r w:rsidR="008170EE" w:rsidRPr="0010345F">
        <w:t xml:space="preserve">can indeed </w:t>
      </w:r>
      <w:r w:rsidR="0030589E" w:rsidRPr="0010345F">
        <w:t>provide broad, heterologous protection</w:t>
      </w:r>
      <w:r w:rsidR="0019181F" w:rsidRPr="0010345F">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epitopes on the HA stalk have been particularly </w:t>
      </w:r>
      <w:r w:rsidR="0030589E" w:rsidRPr="0010345F">
        <w:lastRenderedPageBreak/>
        <w:t>well studied</w:t>
      </w:r>
      <w:r w:rsidR="00C436B3" w:rsidRPr="0010345F">
        <w:t xml:space="preserve">, and </w:t>
      </w:r>
      <w:r w:rsidR="00B42541" w:rsidRPr="0010345F">
        <w:t>are</w:t>
      </w:r>
      <w:r w:rsidR="008170EE" w:rsidRPr="0010345F">
        <w:t xml:space="preserve"> common in existing,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These broadly protective</w:t>
      </w:r>
      <w:r w:rsidR="0030589E" w:rsidRPr="0010345F">
        <w:t xml:space="preserve"> antibodies </w:t>
      </w:r>
      <w:r w:rsidRPr="0010345F">
        <w:t>typically</w:t>
      </w:r>
      <w:r w:rsidR="0030589E" w:rsidRPr="0010345F">
        <w:t xml:space="preserve"> provide cross protection at the HA group-level, i.e. across all subtypes in </w:t>
      </w:r>
      <w:r w:rsidR="00C436B3" w:rsidRPr="0010345F">
        <w:t>genetic</w:t>
      </w:r>
      <w:r w:rsidR="0030589E" w:rsidRPr="0010345F">
        <w:t xml:space="preserve"> group 1, or group 2 of the HA tree</w:t>
      </w:r>
      <w:r w:rsidR="00B42541" w:rsidRPr="0010345F">
        <w:t xml:space="preserve"> </w:t>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against avian influenza</w:t>
      </w:r>
      <w:r w:rsidR="0030589E" w:rsidRPr="0010345F">
        <w:t xml:space="preserve">. </w:t>
      </w:r>
      <w:r w:rsidR="004E6708" w:rsidRPr="0010345F">
        <w:t>Individuals</w:t>
      </w:r>
      <w:r w:rsidR="0030589E" w:rsidRPr="0010345F">
        <w:t xml:space="preserve"> show strong, lifelong protection against novel, avian 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033B1F53"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Since 1977, two distinct subtypes of influenza A, H1N1 and H3N2, have circulated seasonally in humans, and these subtypes show consistent differences in age distribution</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1E005403" w:rsidR="0030589E" w:rsidRPr="00276EA6" w:rsidRDefault="00000BCC" w:rsidP="00CB0303">
      <w:pPr>
        <w:shd w:val="clear" w:color="auto" w:fill="auto"/>
      </w:pPr>
      <w:r>
        <w:t xml:space="preserve">Here, we aim to test whether </w:t>
      </w:r>
      <w:r w:rsidR="00CB0303">
        <w:t>birth year-specific risk from seasonal influenza is primarily driven by broad imprinting to a specific HA group, or by narrower imprinting to a specific HA or NA subtype</w:t>
      </w:r>
      <w:r w:rsidR="0030589E" w:rsidRPr="00276EA6">
        <w:t>. If HA subtype-level imprinting is the key driver, then childhood imprinting to H1, or to H3 might 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 HA group-level imprinting might drive seasonal influenza cohort effects. Although the antibodies involved in group-level protection usually play a minimal role in immunity against familiar, seasonal influenza viruses, these antibodies 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467547" w:rsidRPr="00276EA6">
        <w: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instrText>
      </w:r>
      <w:r w:rsidR="00A225FF" w:rsidRPr="00276EA6">
        <w:fldChar w:fldCharType="separate"/>
      </w:r>
      <w:r w:rsidR="00467547" w:rsidRPr="00276EA6">
        <w:rPr>
          <w:color w:val="000000"/>
        </w:rPr>
        <w:t>(13–15,21)</w:t>
      </w:r>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antibodies are </w:t>
      </w:r>
      <w:r w:rsidR="0030589E" w:rsidRPr="00276EA6">
        <w:lastRenderedPageBreak/>
        <w:t>unable to recogniz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1</w:t>
      </w:r>
      <w:r w:rsidR="0030589E" w:rsidRPr="00276EA6">
        <w:t>).</w:t>
      </w:r>
      <w:r w:rsidR="009B4937" w:rsidRPr="00276EA6">
        <w:t xml:space="preserve"> </w:t>
      </w:r>
      <w:r w:rsidR="00AC7D23" w:rsidRPr="00276EA6">
        <w:t>Furthermore, because broadly protective influenza immunity is most often deployed against antigenically novel strains, whose conserved epitopes may provide the only recognizable immune targets, we predict that broad, group-level imprinting will show stronger impacts during the 2009 H1N1 pandemic than during normal, seasonal H1N1 circulation.</w:t>
      </w:r>
    </w:p>
    <w:p w14:paraId="7791C7E2" w14:textId="6DA309F6"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H1N1 drifts more slowly than H3N2,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467547" w:rsidRPr="00276EA6">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467547" w:rsidRPr="00276EA6">
        <w:rPr>
          <w:noProof/>
        </w:rPr>
        <w:t>(22)</w:t>
      </w:r>
      <w:r w:rsidR="00A66228" w:rsidRPr="00276EA6">
        <w:fldChar w:fldCharType="end"/>
      </w:r>
      <w:r w:rsidR="005869F2" w:rsidRPr="00276EA6">
        <w:t>.</w:t>
      </w:r>
    </w:p>
    <w:p w14:paraId="3549F1C7" w14:textId="119F07BA"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rsidRPr="00276EA6">
        <w:t>H3N2, and</w:t>
      </w:r>
      <w:proofErr w:type="gramEnd"/>
      <w:r w:rsidRPr="00276EA6">
        <w:t xml:space="preserve"> confirmed that subtype-specific differences in risk are </w:t>
      </w:r>
      <w:r w:rsidR="00B15E4C" w:rsidRPr="00276EA6">
        <w:t>consistent with previously observed patterns, and with histories of childhood imprinting</w:t>
      </w:r>
      <w:r w:rsidRPr="00276EA6">
        <w:t xml:space="preserv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1"/>
      <w:r w:rsidRPr="00276EA6">
        <w:lastRenderedPageBreak/>
        <w:t>The Data</w:t>
      </w:r>
      <w:commentRangeEnd w:id="1"/>
      <w:r w:rsidR="00923C67">
        <w:rPr>
          <w:rStyle w:val="CommentReference"/>
          <w:b w:val="0"/>
        </w:rPr>
        <w:commentReference w:id="1"/>
      </w:r>
    </w:p>
    <w:p w14:paraId="761DC79D" w14:textId="2C5093CC"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r w:rsidR="00467547" w:rsidRPr="00276EA6">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467547" w:rsidRPr="00276EA6">
        <w:rPr>
          <w:noProof/>
        </w:rPr>
        <w:t>(23)</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 which precipitated increases in sampling efficiency</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2"/>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2"/>
      <w:r w:rsidR="00D157B3" w:rsidRPr="00276EA6">
        <w:rPr>
          <w:rStyle w:val="CommentReference"/>
        </w:rPr>
        <w:commentReference w:id="2"/>
      </w:r>
      <w:r w:rsidRPr="00276EA6">
        <w:t xml:space="preserve"> </w:t>
      </w:r>
      <w:commentRangeStart w:id="3"/>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3"/>
      <w:r w:rsidR="00CB0303">
        <w:rPr>
          <w:rStyle w:val="CommentReference"/>
        </w:rPr>
        <w:commentReference w:id="3"/>
      </w:r>
    </w:p>
    <w:p w14:paraId="428B27B7" w14:textId="75DE4B5D" w:rsidR="009555CB" w:rsidRPr="00276EA6" w:rsidRDefault="009555CB" w:rsidP="00276EA6">
      <w:pPr>
        <w:pStyle w:val="Heading3"/>
        <w:shd w:val="clear" w:color="auto" w:fill="auto"/>
      </w:pPr>
      <w:r w:rsidRPr="00276EA6">
        <w:t>Differences between datasets</w:t>
      </w:r>
    </w:p>
    <w:p w14:paraId="0990A668" w14:textId="6D63E709" w:rsidR="00D157B3" w:rsidRPr="00276EA6" w:rsidRDefault="00D157B3" w:rsidP="00276EA6">
      <w:pPr>
        <w:shd w:val="clear" w:color="auto" w:fill="auto"/>
      </w:pPr>
      <w:r w:rsidRPr="00276EA6">
        <w:t>The INSIGHT data</w:t>
      </w:r>
      <w:r w:rsidR="009555CB" w:rsidRPr="00276EA6">
        <w:t xml:space="preserve">set was </w:t>
      </w:r>
      <w:proofErr w:type="gramStart"/>
      <w:r w:rsidR="009555CB" w:rsidRPr="00276EA6">
        <w:t>smaller</w:t>
      </w:r>
      <w:r w:rsidRPr="00276EA6">
        <w:t xml:space="preserve">, </w:t>
      </w:r>
      <w:r w:rsidR="009555CB" w:rsidRPr="00276EA6">
        <w:t>and</w:t>
      </w:r>
      <w:proofErr w:type="gramEnd"/>
      <w:r w:rsidR="009555CB" w:rsidRPr="00276EA6">
        <w:t xml:space="preserve">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young adult </w:t>
      </w:r>
      <w:r w:rsidR="00DB642D">
        <w:t xml:space="preserve">subjects, whereas the AZDHS data contained cases large numbers of cases at the extremes of </w:t>
      </w:r>
      <w:r w:rsidR="00DB642D">
        <w:lastRenderedPageBreak/>
        <w:t>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77777777"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Older cohorts born between pandemics in 1918 and 1957 imprinted to H1N1, and m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778A78FE"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w:t>
      </w:r>
      <w:proofErr w:type="spellStart"/>
      <w:r w:rsidR="00C9194E" w:rsidRPr="00276EA6">
        <w:t>virological</w:t>
      </w:r>
      <w:proofErr w:type="spellEnd"/>
      <w:r w:rsidR="00C9194E" w:rsidRPr="00276EA6">
        <w:t xml:space="preserve"> surveillance data used to estimate the fraction of seasonal influenza cases caused by H1N1 or H3N2 in recent decades, and year-specific reconstructions differed only in the birth years that remained young enough (ages 0-12) to have </w:t>
      </w:r>
      <w:r w:rsidR="00D157B3" w:rsidRPr="00276EA6">
        <w:t>some 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1F7F4E0C" w:rsidR="00AF6BE1" w:rsidRPr="00276EA6" w:rsidRDefault="00AF6BE1" w:rsidP="00276EA6">
      <w:pPr>
        <w:shd w:val="clear" w:color="auto" w:fill="auto"/>
        <w:rPr>
          <w:color w:val="000000" w:themeColor="text1"/>
        </w:rPr>
      </w:pPr>
      <w:r w:rsidRPr="00276EA6">
        <w:t xml:space="preserve">All tested models assumed childhood imprinting to H1N1 would protect against modern, seasonal H1N1, and that childhood imprinting to H3N2 would protect against modern, seasonal H3N2.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However, differences in the </w:t>
      </w:r>
      <w:r w:rsidRPr="00276EA6">
        <w:rPr>
          <w:color w:val="000000" w:themeColor="text1"/>
        </w:rPr>
        <w:lastRenderedPageBreak/>
        <w:t>shape of predicted risk in middle-aged, H2N2 imprinted cohorts provided leverage to differentiate between imprinting at the HA subtype, HA group or NA subtype level (</w:t>
      </w:r>
      <w:r w:rsidRPr="00276EA6">
        <w:rPr>
          <w:rStyle w:val="SubtitleChar"/>
        </w:rPr>
        <w:t>Fig. 1</w:t>
      </w:r>
      <w:r w:rsidRPr="00276EA6">
        <w:rPr>
          <w:color w:val="000000" w:themeColor="text1"/>
        </w:rPr>
        <w:t>).</w:t>
      </w:r>
    </w:p>
    <w:p w14:paraId="61307ACB" w14:textId="77777777" w:rsidR="00AF6BE1" w:rsidRPr="00276EA6" w:rsidRDefault="00AF6BE1" w:rsidP="00276EA6">
      <w:pPr>
        <w:shd w:val="clear" w:color="auto" w:fill="auto"/>
      </w:pPr>
      <w:r w:rsidRPr="00276EA6">
        <w:t xml:space="preserve">To tease apart age-specific risk factors from birth year-specific imprinting effects, we noted that age-specific risk factors are largely subtype-independent. Specifically, age-specific risk, or age-specific probabilities of case ascertainment could be influenced by medical factors like age-specific vaccine coverage, age-specific risk of severe disease, and </w:t>
      </w:r>
      <w:proofErr w:type="spellStart"/>
      <w:r w:rsidRPr="00276EA6">
        <w:t>immunosenescence</w:t>
      </w:r>
      <w:proofErr w:type="spellEnd"/>
      <w:r w:rsidRPr="00276EA6">
        <w:t>, or by behavioral factors like age-assorted social mixing, and age-specific healthcare seeking behavior. But all these factors should have similar impacts on any influenza subtype.</w:t>
      </w:r>
    </w:p>
    <w:p w14:paraId="5CDCF1CD" w14:textId="1D7718A4"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 (i.e. as a function of imprinting status).</w:t>
      </w:r>
      <w:r w:rsidR="000B1313">
        <w:t xml:space="preserve"> Note that for a given birth cohort, age-specific risk changed over time, and depended specifically on the individual’s age in the year of case observation, whereas birth year-specific risk was fixed, no matter the year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1031C431" w:rsidR="00AF6BE1" w:rsidRPr="00276EA6" w:rsidRDefault="008C04AA" w:rsidP="00276EA6">
      <w:pPr>
        <w:shd w:val="clear" w:color="auto" w:fill="auto"/>
        <w:rPr>
          <w:color w:val="000000" w:themeColor="text1"/>
        </w:rPr>
      </w:pPr>
      <w:r w:rsidRPr="00276EA6">
        <w:rPr>
          <w:color w:val="000000" w:themeColor="text1"/>
        </w:rPr>
        <w:t xml:space="preserve">To test quantitatively whether observed, subtype-specific differences in age distribution were most consistent with imprinting at the HA subtype, NA subtype or HA group level, we fitted a suite of models to each data set using a multinomial likelihood,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w:t>
      </w:r>
      <w:r w:rsidRPr="00276EA6">
        <w:lastRenderedPageBreak/>
        <w:t xml:space="preserve">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4592067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 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4"/>
      <w:r w:rsidR="00871931" w:rsidRPr="00276EA6">
        <w:rPr>
          <w:rStyle w:val="SubtitleChar"/>
        </w:rPr>
        <w:t>S2-S7</w:t>
      </w:r>
      <w:commentRangeEnd w:id="4"/>
      <w:r w:rsidR="005A436E" w:rsidRPr="00276EA6">
        <w:rPr>
          <w:rStyle w:val="CommentReference"/>
        </w:rPr>
        <w:commentReference w:id="4"/>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723E178C"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 level</w:t>
      </w:r>
      <w:r w:rsidR="00116A67" w:rsidRPr="00276EA6">
        <w:rPr>
          <w:color w:val="000000" w:themeColor="text1"/>
        </w:rPr>
        <w:t xml:space="preserve"> imprinting received the most statistical support, and models containing HA subtype level imprinting were the second most preferred in terms of AIC </w:t>
      </w:r>
      <w:r w:rsidR="006F10B0" w:rsidRPr="00276EA6">
        <w:rPr>
          <w:rStyle w:val="SubtitleChar"/>
        </w:rPr>
        <w:t xml:space="preserve">(Fig. </w:t>
      </w:r>
      <w:r w:rsidR="00587E40" w:rsidRPr="00276EA6">
        <w:rPr>
          <w:rStyle w:val="SubtitleChar"/>
        </w:rPr>
        <w:t>4,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xml:space="preserve">) confirmed that models containing </w:t>
      </w:r>
      <w:r w:rsidR="00AA1584" w:rsidRPr="00276EA6">
        <w:lastRenderedPageBreak/>
        <w:t xml:space="preserve">imprinting effects at the narrow, NA or HA subtype levels provided the best fits to data. As </w:t>
      </w:r>
      <w:proofErr w:type="gramStart"/>
      <w:r w:rsidR="00AA1584" w:rsidRPr="00276EA6">
        <w:t>expected</w:t>
      </w:r>
      <w:proofErr w:type="gramEnd"/>
      <w:r w:rsidR="00AA1584" w:rsidRPr="00276EA6">
        <w:t xml:space="preserve">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44CE0D0"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r w:rsidR="00E97AB8">
        <w: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E97AB8">
        <w:fldChar w:fldCharType="separate"/>
      </w:r>
      <w:r w:rsidR="00E97AB8">
        <w:rPr>
          <w:noProof/>
        </w:rPr>
        <w:t>(24)</w:t>
      </w:r>
      <w:r w:rsidR="00E97AB8">
        <w:fldChar w:fldCharType="end"/>
      </w:r>
      <w:r w:rsidRPr="00276EA6">
        <w:t xml:space="preserve">. 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lastRenderedPageBreak/>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5"/>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5"/>
      <w:r w:rsidRPr="00276EA6">
        <w:rPr>
          <w:rStyle w:val="CommentReference"/>
        </w:rPr>
        <w:commentReference w:id="5"/>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t xml:space="preserve">Strength </w:t>
      </w:r>
      <w:r w:rsidR="00101D12" w:rsidRPr="00276EA6">
        <w:t xml:space="preserve">and specificity </w:t>
      </w:r>
      <w:r w:rsidRPr="00276EA6">
        <w:t>of imprinting protection against 2009 pandemic H1N1</w:t>
      </w:r>
    </w:p>
    <w:p w14:paraId="223D7071" w14:textId="68DE77FD"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6"/>
      <w:r w:rsidR="00D11C38" w:rsidRPr="00276EA6">
        <w:t>Minimal H3N2 circulation during the 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 xml:space="preserve">data, and then re-fit models assuming HA group, HA subtype and NA subtype-level imprinting to </w:t>
      </w:r>
      <w:r w:rsidR="008C04AA" w:rsidRPr="00276EA6">
        <w:t xml:space="preserve">H1N1 </w:t>
      </w:r>
      <w:r w:rsidR="00D11C38" w:rsidRPr="00276EA6">
        <w:t>data from the first and second pandemic wave.</w:t>
      </w:r>
      <w:commentRangeEnd w:id="6"/>
      <w:r w:rsidR="00415A75" w:rsidRPr="00276EA6">
        <w:rPr>
          <w:rStyle w:val="CommentReference"/>
        </w:rPr>
        <w:commentReference w:id="6"/>
      </w:r>
    </w:p>
    <w:p w14:paraId="19562173" w14:textId="7D11FB5E" w:rsidR="008C04AA" w:rsidRPr="00276EA6" w:rsidRDefault="00802B48" w:rsidP="00276EA6">
      <w:pPr>
        <w:shd w:val="clear" w:color="auto" w:fill="auto"/>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Model selection on first-wave pandemic data (2008-2009 influenza season) showed the strongest support for HA group-level imprinting (</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However, model 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B</w:t>
      </w:r>
      <w:r w:rsidR="008C04AA" w:rsidRPr="00276EA6">
        <w:t xml:space="preserve">). </w:t>
      </w:r>
    </w:p>
    <w:p w14:paraId="6837EFE9" w14:textId="31DF37EC" w:rsidR="00802B48" w:rsidRPr="00276EA6" w:rsidRDefault="008C04AA" w:rsidP="00276EA6">
      <w:pPr>
        <w:pStyle w:val="Heading2"/>
        <w:shd w:val="clear" w:color="auto" w:fill="auto"/>
      </w:pPr>
      <w:r w:rsidRPr="00276EA6">
        <w:lastRenderedPageBreak/>
        <w:t xml:space="preserve"> </w:t>
      </w:r>
      <w:r w:rsidR="00802B48" w:rsidRPr="00276EA6">
        <w:t>Effect of evolutionary rate</w:t>
      </w:r>
    </w:p>
    <w:p w14:paraId="09FC8AB1" w14:textId="32037FEF" w:rsidR="00BA4AC4" w:rsidRPr="00276EA6" w:rsidRDefault="00802B48" w:rsidP="00276EA6">
      <w:pPr>
        <w:shd w:val="clear" w:color="auto" w:fill="auto"/>
      </w:pPr>
      <w:r w:rsidRPr="00276EA6">
        <w:t xml:space="preserve">To test the impact of </w:t>
      </w:r>
      <w:r w:rsidR="00D1530D" w:rsidRPr="00276EA6">
        <w:t>antigenic evolutionary rate</w:t>
      </w:r>
      <w:r w:rsidRPr="00276EA6">
        <w:t xml:space="preserve"> on epidemic age distribution, we used publicly available data from </w:t>
      </w:r>
      <w:proofErr w:type="spellStart"/>
      <w:r w:rsidR="00D1530D" w:rsidRPr="00276EA6">
        <w:rPr>
          <w:i/>
        </w:rPr>
        <w:t>Nextstrain</w:t>
      </w:r>
      <w:proofErr w:type="spellEnd"/>
      <w:r w:rsidR="00D1530D" w:rsidRPr="00276EA6">
        <w:rPr>
          <w:i/>
        </w:rPr>
        <w:t xml:space="preserve"> </w:t>
      </w:r>
      <w:r w:rsidR="00D1530D" w:rsidRPr="00276EA6">
        <w:fldChar w:fldCharType="begin"/>
      </w:r>
      <w:r w:rsidR="00E97AB8">
        <w: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E97AB8">
        <w:rPr>
          <w:noProof/>
        </w:rPr>
        <w:t>(25,26)</w:t>
      </w:r>
      <w:r w:rsidR="00D1530D" w:rsidRPr="00276EA6">
        <w:fldChar w:fldCharType="end"/>
      </w:r>
      <w:r w:rsidR="00D1530D" w:rsidRPr="00276EA6">
        <w:t xml:space="preserve">, and from one previously published study </w:t>
      </w:r>
      <w:r w:rsidR="00D1530D" w:rsidRPr="00276EA6">
        <w:fldChar w:fldCharType="begin"/>
      </w:r>
      <w:r w:rsidR="00E97AB8">
        <w: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E97AB8">
        <w:rPr>
          <w:noProof/>
        </w:rPr>
        <w:t>(27)</w:t>
      </w:r>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7"/>
      <w:r w:rsidR="00D1530D" w:rsidRPr="00276EA6">
        <w:t xml:space="preserve">antigenic distance </w:t>
      </w:r>
      <w:commentRangeEnd w:id="7"/>
      <w:r w:rsidR="00D1530D" w:rsidRPr="00276EA6">
        <w:rPr>
          <w:rStyle w:val="CommentReference"/>
        </w:rPr>
        <w:commentReference w:id="7"/>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p>
    <w:p w14:paraId="1C77E8F9" w14:textId="1FA30E71" w:rsidR="005376A4" w:rsidRPr="00276EA6" w:rsidRDefault="00802B48" w:rsidP="00276EA6">
      <w:pPr>
        <w:shd w:val="clear" w:color="auto" w:fill="auto"/>
        <w:rPr>
          <w:strike/>
        </w:rPr>
      </w:pPr>
      <w:r w:rsidRPr="00276EA6">
        <w:t xml:space="preserve">If the rate of antigenic drift is a strong driver of age-specific influenza risk, then the fraction of influenza cases observed in children should be negatively related </w:t>
      </w:r>
      <w:r w:rsidR="00CD3D54" w:rsidRPr="00276EA6">
        <w:t>to antigenic advance</w:t>
      </w:r>
      <w:r w:rsidR="00BA4AC4" w:rsidRPr="00276EA6">
        <w:t xml:space="preserve"> </w:t>
      </w:r>
      <w:r w:rsidR="00BA4AC4" w:rsidRPr="00276EA6">
        <w:fldChar w:fldCharType="begin"/>
      </w:r>
      <w:r w:rsidR="00467547" w:rsidRPr="00276EA6">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467547" w:rsidRPr="00276EA6">
        <w:rPr>
          <w:noProof/>
        </w:rPr>
        <w:t>(22)</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 </w:t>
      </w:r>
      <w:r w:rsidR="00BA4AC4" w:rsidRPr="00276EA6">
        <w:t>As expected,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33C63BEC" w:rsidR="001C744D" w:rsidRPr="00276EA6" w:rsidRDefault="00BA4AC4" w:rsidP="00276EA6">
      <w:pPr>
        <w:shd w:val="clear" w:color="auto" w:fill="auto"/>
        <w:rPr>
          <w:strike/>
        </w:rPr>
      </w:pPr>
      <w:r w:rsidRPr="00276EA6">
        <w:t>Furthermore, if evolutionary rate has a strong impact on 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signal that epidemic age distribution varies with the magnitude 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lastRenderedPageBreak/>
        <w:t>Discussion</w:t>
      </w:r>
    </w:p>
    <w:p w14:paraId="645AB76D" w14:textId="228D86EF" w:rsidR="00CF38C7" w:rsidRPr="00276EA6" w:rsidRDefault="002A0C29" w:rsidP="00276EA6">
      <w:pPr>
        <w:shd w:val="clear" w:color="auto" w:fill="auto"/>
      </w:pPr>
      <w:r w:rsidRPr="00276EA6">
        <w:rPr>
          <w:color w:val="auto"/>
        </w:rPr>
        <w:t xml:space="preserve">Altogether, results showed that childhood imprinting to a particular </w:t>
      </w:r>
      <w:r w:rsidR="00CE3037" w:rsidRPr="00276EA6">
        <w:rPr>
          <w:color w:val="auto"/>
        </w:rPr>
        <w:t>NA or HA</w:t>
      </w:r>
      <w:r w:rsidRPr="00276EA6">
        <w:rPr>
          <w:color w:val="auto"/>
        </w:rPr>
        <w:t xml:space="preserve"> subtype is the most likely </w:t>
      </w:r>
      <w:r w:rsidR="000279CC">
        <w:rPr>
          <w:color w:val="auto"/>
        </w:rPr>
        <w:t xml:space="preserve">tested </w:t>
      </w:r>
      <w:r w:rsidRPr="00276EA6">
        <w:rPr>
          <w:color w:val="auto"/>
        </w:rPr>
        <w:t xml:space="preserve">driver of </w:t>
      </w:r>
      <w:r w:rsidR="003B63E9" w:rsidRPr="00276EA6">
        <w:rPr>
          <w:color w:val="auto"/>
        </w:rPr>
        <w:t xml:space="preserve">observed </w:t>
      </w:r>
      <w:r w:rsidRPr="00276EA6">
        <w:rPr>
          <w:color w:val="auto"/>
        </w:rPr>
        <w:t>differences in the age-specific impact</w:t>
      </w:r>
      <w:r w:rsidR="00EE4535" w:rsidRPr="00276EA6">
        <w:rPr>
          <w:color w:val="auto"/>
        </w:rPr>
        <w:t>s</w:t>
      </w:r>
      <w:r w:rsidRPr="00276EA6">
        <w:rPr>
          <w:color w:val="auto"/>
        </w:rPr>
        <w:t xml:space="preserve"> of seasonal H1N1 and H3N2. The data did not support strong effects from </w:t>
      </w:r>
      <w:r w:rsidR="003B63E9" w:rsidRPr="00276EA6">
        <w:rPr>
          <w:color w:val="auto"/>
        </w:rPr>
        <w:t xml:space="preserve">broader, HA group-level imprinting, or from differences in each subtype’s rates of antigenic advance. </w:t>
      </w:r>
      <w:r w:rsidR="00CE3037"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00CE3037" w:rsidRPr="00276EA6">
        <w:rPr>
          <w:color w:val="auto"/>
        </w:rPr>
        <w:t xml:space="preserve"> </w:t>
      </w:r>
      <w:r w:rsidR="00CE3037" w:rsidRPr="00276EA6">
        <w:t>studied as HA, these results emphasize the importance of both antigens as drivers of protection</w:t>
      </w:r>
      <w:r w:rsidR="009B5ACC" w:rsidRPr="00276EA6">
        <w:t xml:space="preserve"> against seasonal influenza</w:t>
      </w:r>
      <w:r w:rsidR="00CE3037" w:rsidRPr="00276EA6">
        <w:t xml:space="preserve">. </w:t>
      </w:r>
    </w:p>
    <w:p w14:paraId="50AAACC3" w14:textId="75E463B8" w:rsidR="006E4B7E" w:rsidRPr="00276EA6" w:rsidRDefault="0021176C" w:rsidP="00276EA6">
      <w:pPr>
        <w:shd w:val="clear" w:color="auto" w:fill="auto"/>
      </w:pPr>
      <w:r w:rsidRPr="00276EA6">
        <w:t xml:space="preserve">Based on widely used rules of thumb for the interpretation of </w:t>
      </w:r>
      <w:r w:rsidRPr="00276EA6">
        <w:sym w:font="Symbol" w:char="F044"/>
      </w:r>
      <w:r w:rsidRPr="00276EA6">
        <w:t>AIC values, HA subtype-level imprinting</w:t>
      </w:r>
      <w:r w:rsidR="00CF38C7" w:rsidRPr="00276EA6">
        <w:t xml:space="preserve"> effects</w:t>
      </w:r>
      <w:r w:rsidRPr="00276EA6">
        <w:t xml:space="preserve"> (AZDHS </w:t>
      </w:r>
      <w:r w:rsidRPr="00276EA6">
        <w:sym w:font="Symbol" w:char="F044"/>
      </w:r>
      <w:r w:rsidRPr="00276EA6">
        <w:t>AIC=</w:t>
      </w:r>
      <w:r w:rsidR="005376A4" w:rsidRPr="00276EA6">
        <w:t>23.</w:t>
      </w:r>
      <w:r w:rsidR="006E4B7E" w:rsidRPr="00276EA6">
        <w:t>42</w:t>
      </w:r>
      <w:r w:rsidRPr="00276EA6">
        <w:t xml:space="preserve">), would normally be ruled </w:t>
      </w:r>
      <w:r w:rsidR="00BA4AC4" w:rsidRPr="00276EA6">
        <w:t xml:space="preserve">definitively </w:t>
      </w:r>
      <w:r w:rsidRPr="00276EA6">
        <w:t xml:space="preserve">inferior to NA subtype-level imprinting. However, predictions from models containing HA and NA-subtype level imprinting were very similar, </w:t>
      </w:r>
      <w:r w:rsidR="004B4E62" w:rsidRPr="00276EA6">
        <w:t>but because the dataset was 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in AIC</w:t>
      </w:r>
      <w:r w:rsidRPr="00276EA6">
        <w:t xml:space="preserve">. </w:t>
      </w:r>
      <w:r w:rsidR="00CF38C7" w:rsidRPr="00276EA6">
        <w:t xml:space="preserve">It is </w:t>
      </w:r>
      <w:r w:rsidR="000279CC">
        <w:t>likely</w:t>
      </w:r>
      <w:r w:rsidR="00CF38C7" w:rsidRPr="00276EA6">
        <w:t xml:space="preserve"> that some combination of effects from both HA and NA subtype-level imprinting shapes seasonal influenza </w:t>
      </w:r>
      <w:proofErr w:type="gramStart"/>
      <w:r w:rsidR="00CF38C7" w:rsidRPr="00276EA6">
        <w:t>risk, but</w:t>
      </w:r>
      <w:proofErr w:type="gramEnd"/>
      <w:r w:rsidR="00CF38C7" w:rsidRPr="00276EA6">
        <w:t xml:space="preserve"> g</w:t>
      </w:r>
      <w:r w:rsidRPr="00276EA6">
        <w:t>iven extensive collinearities between predictions of</w:t>
      </w:r>
      <w:r w:rsidR="00A74679">
        <w:t xml:space="preserve"> the simplest models containing HA and NA subtype-level effects</w:t>
      </w:r>
      <w:r w:rsidRPr="00276EA6">
        <w:t xml:space="preserve">, we could neither </w:t>
      </w:r>
      <w:r w:rsidR="005F5F36" w:rsidRPr="00276EA6">
        <w:t>directly test</w:t>
      </w:r>
      <w:r w:rsidRPr="00276EA6">
        <w:t>, nor definitively rule out</w:t>
      </w:r>
      <w:r w:rsidR="00CF38C7" w:rsidRPr="00276EA6">
        <w:t xml:space="preserve"> </w:t>
      </w:r>
      <w:r w:rsidR="00BA4AC4" w:rsidRPr="00276EA6">
        <w:t>the possibility of combined effects</w:t>
      </w:r>
      <w:r w:rsidRPr="00276EA6">
        <w:t xml:space="preserve">. </w:t>
      </w:r>
    </w:p>
    <w:p w14:paraId="101A860F" w14:textId="26EA76C3" w:rsidR="00734EAB" w:rsidRPr="00276EA6" w:rsidRDefault="006E4B7E" w:rsidP="00276EA6">
      <w:pPr>
        <w:shd w:val="clear" w:color="auto" w:fill="auto"/>
        <w:rPr>
          <w:color w:val="auto"/>
        </w:rPr>
      </w:pPr>
      <w:commentRangeStart w:id="8"/>
      <w:r w:rsidRPr="00276EA6">
        <w:t xml:space="preserve">The low diversity of influenza circulation in the past century, and unbalanced sampling across time, space and age groups limited the scope of inference </w:t>
      </w:r>
      <w:r w:rsidR="007D766D" w:rsidRPr="00276EA6">
        <w:t>supported by</w:t>
      </w:r>
      <w:r w:rsidRPr="00276EA6">
        <w:t xml:space="preserve"> this study</w:t>
      </w:r>
      <w:r w:rsidR="007D766D" w:rsidRPr="00276EA6">
        <w:t xml:space="preserve">, or any </w:t>
      </w:r>
      <w:r w:rsidRPr="00276EA6">
        <w:t xml:space="preserve">study </w:t>
      </w:r>
      <w:r w:rsidR="007D766D" w:rsidRPr="00276EA6">
        <w:t>relying exclusively on</w:t>
      </w:r>
      <w:r w:rsidR="00750A62" w:rsidRPr="00276EA6">
        <w:t xml:space="preserve"> cross-sectional population data</w:t>
      </w:r>
      <w:r w:rsidRPr="00276EA6">
        <w:t xml:space="preserve">. </w:t>
      </w:r>
      <w:r w:rsidR="00CE3037" w:rsidRPr="00276EA6">
        <w:t xml:space="preserve">Deeper insights </w:t>
      </w:r>
      <w:r w:rsidR="00CF38C7" w:rsidRPr="00276EA6">
        <w:t xml:space="preserve">into the relative impacts of HA-specific or NA-specific childhood imprinting </w:t>
      </w:r>
      <w:r w:rsidR="00CE3037" w:rsidRPr="00276EA6">
        <w:t>will most likely need to come from immunological data. The recent NIH initiative to fund large cohort studies</w:t>
      </w:r>
      <w:r w:rsidR="004568B5" w:rsidRPr="00276EA6">
        <w:t xml:space="preserve"> </w:t>
      </w:r>
      <w:r w:rsidR="004568B5" w:rsidRPr="00276EA6">
        <w:fldChar w:fldCharType="begin"/>
      </w:r>
      <w:r w:rsidR="00E97AB8">
        <w: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568B5" w:rsidRPr="00276EA6">
        <w:fldChar w:fldCharType="separate"/>
      </w:r>
      <w:r w:rsidR="00E97AB8">
        <w:rPr>
          <w:noProof/>
        </w:rPr>
        <w:t>(28)</w:t>
      </w:r>
      <w:r w:rsidR="004568B5" w:rsidRPr="00276EA6">
        <w:fldChar w:fldCharType="end"/>
      </w:r>
      <w:r w:rsidR="00CE3037" w:rsidRPr="00276EA6">
        <w:t xml:space="preserve">, </w:t>
      </w:r>
      <w:r w:rsidR="00734EAB" w:rsidRPr="00276EA6">
        <w:t xml:space="preserve">is a promising </w:t>
      </w:r>
      <w:r w:rsidR="007D766D" w:rsidRPr="00276EA6">
        <w:t>development</w:t>
      </w:r>
      <w:r w:rsidR="00734EAB" w:rsidRPr="00276EA6">
        <w:t xml:space="preserve">, but </w:t>
      </w:r>
      <w:r w:rsidR="007D766D" w:rsidRPr="00276EA6">
        <w:t xml:space="preserve">these studies </w:t>
      </w:r>
      <w:r w:rsidR="00734EAB" w:rsidRPr="00276EA6">
        <w:t xml:space="preserve">may not yield results for over a decade. </w:t>
      </w:r>
      <w:r w:rsidRPr="00276EA6">
        <w:t xml:space="preserve">Development of an assay to diagnose imprinting status in cross-sectional data from </w:t>
      </w:r>
      <w:r w:rsidR="007D766D" w:rsidRPr="00276EA6">
        <w:t>individuals</w:t>
      </w:r>
      <w:r w:rsidRPr="00276EA6">
        <w:t xml:space="preserve">, or from banked blood and serum samples would </w:t>
      </w:r>
      <w:r w:rsidR="007D766D" w:rsidRPr="00276EA6">
        <w:t xml:space="preserve">be a major step forward. </w:t>
      </w:r>
      <w:commentRangeEnd w:id="8"/>
      <w:r w:rsidR="007D766D" w:rsidRPr="00276EA6">
        <w:rPr>
          <w:rStyle w:val="CommentReference"/>
        </w:rPr>
        <w:commentReference w:id="8"/>
      </w:r>
    </w:p>
    <w:p w14:paraId="29D4BCE6" w14:textId="7B1A8B1E" w:rsidR="00436E33" w:rsidRPr="00276EA6" w:rsidRDefault="00734EAB" w:rsidP="00276EA6">
      <w:pPr>
        <w:shd w:val="clear" w:color="auto" w:fill="auto"/>
      </w:pPr>
      <w:r w:rsidRPr="00276EA6">
        <w:lastRenderedPageBreak/>
        <w:t xml:space="preserve">Evidence 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permitting repeated influenza infections and demanding frequent vaccine updates </w:t>
      </w:r>
      <w:r w:rsidR="004568B5" w:rsidRPr="00276EA6">
        <w:fldChar w:fldCharType="begin"/>
      </w:r>
      <w:r w:rsidR="0010345F">
        <w: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10345F">
        <w:rPr>
          <w:color w:val="000000"/>
        </w:rPr>
        <w:t>(22,29)</w:t>
      </w:r>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somewhat surprising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E97AB8">
        <w: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hich roughly </w:t>
      </w:r>
      <w:r w:rsidR="004F5A58" w:rsidRPr="00276EA6">
        <w:t>corresponds</w:t>
      </w:r>
      <w:r w:rsidR="00436E33" w:rsidRPr="00276EA6">
        <w:t xml:space="preserve"> to a two-fold drop in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E97AB8">
        <w: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Thus, it is somewhat puzzling that </w:t>
      </w:r>
      <w:r w:rsidR="004F5A58" w:rsidRPr="00276EA6">
        <w:t xml:space="preserve">narrow, homologous </w:t>
      </w:r>
      <w:r w:rsidR="00436E33" w:rsidRPr="00276EA6">
        <w:t xml:space="preserve">influenza immunity primed in childhood provides any meaningful protection after adolescence, let alone decades later in old age. </w:t>
      </w:r>
    </w:p>
    <w:p w14:paraId="615F96A6" w14:textId="1A508BAD" w:rsidR="00436E33" w:rsidRPr="00276EA6" w:rsidRDefault="00436E33" w:rsidP="00276EA6">
      <w:pPr>
        <w:shd w:val="clear" w:color="auto" w:fill="auto"/>
        <w:rPr>
          <w:color w:val="auto"/>
        </w:rPr>
      </w:pPr>
      <w:commentRangeStart w:id="9"/>
      <w:r w:rsidRPr="00276EA6">
        <w:t>One</w:t>
      </w:r>
      <w:commentRangeEnd w:id="9"/>
      <w:r w:rsidR="008F1F78" w:rsidRPr="00276EA6">
        <w:rPr>
          <w:rStyle w:val="CommentReference"/>
        </w:rPr>
        <w:commentReference w:id="9"/>
      </w:r>
      <w:r w:rsidRPr="00276EA6">
        <w:t xml:space="preserve"> 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of epitopes conserved among homologous variants of the same subtype, but not across subtypes</w:t>
      </w:r>
      <w:r w:rsidRPr="00276EA6">
        <w:t xml:space="preserve">. </w:t>
      </w:r>
      <w:commentRangeStart w:id="10"/>
      <w:r w:rsidRPr="00276EA6">
        <w:t xml:space="preserve">Another possible explanation is that the memory B cell clones developed during the first childhood influenza exposure </w:t>
      </w:r>
      <w:r w:rsidR="00CF38C7" w:rsidRPr="00276EA6">
        <w:t>later</w:t>
      </w:r>
      <w:r w:rsidRPr="00276EA6">
        <w:t xml:space="preserve"> adapt via somatic hypermutation to “follow” </w:t>
      </w:r>
      <w:r w:rsidR="00CF38C7" w:rsidRPr="00276EA6">
        <w:t xml:space="preserve">homologous </w:t>
      </w:r>
      <w:r w:rsidRPr="00276EA6">
        <w:t xml:space="preserve">antigenic targets </w:t>
      </w:r>
      <w:r w:rsidR="005F5F36" w:rsidRPr="00276EA6">
        <w:t xml:space="preserve">as they drift </w:t>
      </w:r>
      <w:r w:rsidRPr="00276EA6">
        <w:t xml:space="preserve">over time. Thus, childhood imprinting may provide preferential, lifelong protection against a particular HA or NA subtype by filling a child's </w:t>
      </w:r>
      <w:r w:rsidR="001D4FC6" w:rsidRPr="00276EA6">
        <w:t xml:space="preserve">memory </w:t>
      </w:r>
      <w:r w:rsidRPr="00276EA6">
        <w:t>B cell repertoire with clones that will serve in the future, not as final products, but as prototypes that can be rapidly and effectively tailored to recognize drifted influenza strains of the same subtype</w:t>
      </w:r>
      <w:commentRangeEnd w:id="10"/>
      <w:r w:rsidR="00A74679">
        <w:rPr>
          <w:rStyle w:val="CommentReference"/>
        </w:rPr>
        <w:commentReference w:id="10"/>
      </w:r>
      <w:r w:rsidRPr="00276EA6">
        <w:t xml:space="preserve">. 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 xml:space="preserve">may have reinforced and expanded the breadth of </w:t>
      </w:r>
      <w:r w:rsidR="004F5A58" w:rsidRPr="00276EA6">
        <w:lastRenderedPageBreak/>
        <w:t>H1N1</w:t>
      </w:r>
      <w:r w:rsidR="00D6036B" w:rsidRPr="00276EA6">
        <w:t xml:space="preserve">-specific immune memory </w:t>
      </w:r>
      <w:r w:rsidR="004F5A58" w:rsidRPr="00276EA6">
        <w:t xml:space="preserve">in these </w:t>
      </w:r>
      <w:r w:rsidR="00A74679">
        <w:t xml:space="preserve">oldest </w:t>
      </w:r>
      <w:r w:rsidR="004F5A58" w:rsidRPr="00276EA6">
        <w:t>cohorts</w:t>
      </w:r>
      <w:r w:rsidR="00E7753C" w:rsidRPr="00276EA6">
        <w:t xml:space="preserve">. </w:t>
      </w:r>
      <w:r w:rsidR="00A74679">
        <w:t>Furthermore</w:t>
      </w:r>
      <w:r w:rsidR="004B4E62" w:rsidRPr="00276EA6">
        <w:t>,</w:t>
      </w:r>
      <w:r w:rsidR="00A74679">
        <w:t xml:space="preserve"> it is somewhat unsurprising that the oldest cohorts have some immune memory of</w:t>
      </w:r>
      <w:r w:rsidR="004B4E62" w:rsidRPr="00276EA6">
        <w:t xml:space="preserve"> modern</w:t>
      </w:r>
      <w:r w:rsidR="00F51E45" w:rsidRPr="00276EA6">
        <w:t xml:space="preserve"> </w:t>
      </w:r>
      <w:r w:rsidR="00A74679">
        <w:t>H1N1 lineages, as</w:t>
      </w:r>
      <w:r w:rsidR="00E7753C" w:rsidRPr="00276EA6">
        <w:t xml:space="preserve"> </w:t>
      </w:r>
      <w:r w:rsidR="00A74679">
        <w:t>the lineages that emerged in 1977 and in 2009 both had similar antigenic properties to strains that circulated</w:t>
      </w:r>
      <w:r w:rsidR="00E7753C" w:rsidRPr="00276EA6">
        <w:t xml:space="preserve"> earlier in the 20</w:t>
      </w:r>
      <w:r w:rsidR="00E7753C" w:rsidRPr="00276EA6">
        <w:rPr>
          <w:vertAlign w:val="superscript"/>
        </w:rPr>
        <w:t>th</w:t>
      </w:r>
      <w:r w:rsidR="00E7753C" w:rsidRPr="00276EA6">
        <w:t xml:space="preserve"> century</w:t>
      </w:r>
      <w:r w:rsidR="00F51E45" w:rsidRPr="00276EA6">
        <w:t xml:space="preserve"> </w:t>
      </w:r>
      <w:r w:rsidR="00F51E45" w:rsidRPr="00276EA6">
        <w:fldChar w:fldCharType="begin"/>
      </w:r>
      <w:r w:rsidR="0010345F">
        <w: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0345F">
        <w:rPr>
          <w:noProof/>
        </w:rPr>
        <w:t>(5,6,30,31)</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28132ABB" w:rsidR="00C52709" w:rsidRPr="00276EA6" w:rsidRDefault="004F5A58" w:rsidP="00A74679">
      <w:pPr>
        <w:shd w:val="clear" w:color="auto" w:fill="auto"/>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 xml:space="preserve">support effects from broad,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xml:space="preserve">, or during the second wave of the 2009 H1N1 pandemic, broad,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the novel, pandemic strain 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w:t>
      </w:r>
      <w:proofErr w:type="gramStart"/>
      <w:r w:rsidR="00B26E78" w:rsidRPr="00276EA6">
        <w:t>exposed</w:t>
      </w:r>
      <w:proofErr w:type="gramEnd"/>
      <w:r w:rsidR="00B26E78" w:rsidRPr="00276EA6">
        <w:t xml:space="preserve"> and highly immunogenic, narrowly neutralizing antibodies can exclude their less-fit, broadly neutralizing competitors </w:t>
      </w:r>
      <w:r w:rsidR="00AC40CF" w:rsidRPr="00276EA6">
        <w:t>in most cases</w:t>
      </w:r>
      <w:r w:rsidR="00B26E78" w:rsidRPr="00276EA6">
        <w:t xml:space="preserve">. But primary exposure to novel avian or pandemic strains can release broadly protective antibodies from competition,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patterns, which now form the conceptual basis for stalk-based universal influenza vaccines</w:t>
      </w:r>
      <w:r w:rsidR="00E77AEE" w:rsidRPr="00276EA6">
        <w:t xml:space="preserve"> </w:t>
      </w:r>
      <w:r w:rsidR="00E77AEE" w:rsidRPr="00276EA6">
        <w:fldChar w:fldCharType="begin"/>
      </w:r>
      <w:r w:rsidR="00E77AEE" w:rsidRPr="00276EA6">
        <w: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E77AEE" w:rsidRPr="00276EA6">
        <w:fldChar w:fldCharType="separate"/>
      </w:r>
      <w:r w:rsidR="00E77AEE" w:rsidRPr="00276EA6">
        <w:rPr>
          <w:noProof/>
        </w:rPr>
        <w:t>(14)</w:t>
      </w:r>
      <w:r w:rsidR="00E77AEE" w:rsidRPr="00276EA6">
        <w:fldChar w:fldCharType="end"/>
      </w:r>
      <w:r w:rsidR="00B26E78" w:rsidRPr="00276EA6">
        <w:t xml:space="preserve">, were first observed during the 2009 pandemic. </w:t>
      </w:r>
      <w:r w:rsidR="005F5F36" w:rsidRPr="00276EA6">
        <w:t xml:space="preserve">Individuals </w:t>
      </w:r>
      <w:r w:rsidR="001F6718" w:rsidRPr="00276EA6">
        <w:t xml:space="preserve">who lacked pre-existing titers against the 2009 pandemic strain initially </w:t>
      </w:r>
      <w:r w:rsidR="002F0983" w:rsidRPr="00276EA6">
        <w:t>mounted broadly protective antibody responses, targeting</w:t>
      </w:r>
      <w:r w:rsidR="001F6718" w:rsidRPr="00276EA6">
        <w:t xml:space="preserve"> conserved epitopes on the HA stalk</w:t>
      </w:r>
      <w:r w:rsidR="00C52709" w:rsidRPr="00276EA6">
        <w:t xml:space="preserve"> (initially the only recognizable immune targets), but on secondary exposure to the </w:t>
      </w:r>
      <w:r w:rsidR="00BB3F5B" w:rsidRPr="00276EA6">
        <w:t xml:space="preserve">pandemic </w:t>
      </w:r>
      <w:r w:rsidR="00C52709" w:rsidRPr="00276EA6">
        <w:t xml:space="preserve">strain, </w:t>
      </w:r>
      <w:r w:rsidR="00BB3F5B" w:rsidRPr="00276EA6">
        <w:t xml:space="preserve">the same individuals </w:t>
      </w:r>
      <w:r w:rsidR="001A7DA9" w:rsidRPr="00276EA6">
        <w:t>had developed some immune memory of more variable</w:t>
      </w:r>
      <w:r w:rsidR="00BB3F5B" w:rsidRPr="00276EA6">
        <w:t xml:space="preserve"> </w:t>
      </w:r>
      <w:r w:rsidR="001A7DA9" w:rsidRPr="00276EA6">
        <w:t>epitopes</w:t>
      </w:r>
      <w:r w:rsidR="00BB3F5B" w:rsidRPr="00276EA6">
        <w:t xml:space="preserve">, and reverted to expressing immunodominant, narrowly protective antibodies </w:t>
      </w:r>
      <w:r w:rsidR="00C52709" w:rsidRPr="00276EA6">
        <w:fldChar w:fldCharType="begin"/>
      </w:r>
      <w:r w:rsidR="00C52709" w:rsidRPr="00276EA6">
        <w: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C52709" w:rsidRPr="00276EA6">
        <w:fldChar w:fldCharType="separate"/>
      </w:r>
      <w:r w:rsidR="00C52709" w:rsidRPr="00276EA6">
        <w:rPr>
          <w:noProof/>
        </w:rPr>
        <w:t>(13)</w:t>
      </w:r>
      <w:r w:rsidR="00C52709" w:rsidRPr="00276EA6">
        <w:fldChar w:fldCharType="end"/>
      </w:r>
      <w:r w:rsidR="00C52709" w:rsidRPr="00276EA6">
        <w:t>.</w:t>
      </w:r>
      <w:r w:rsidR="001F6718" w:rsidRPr="00276EA6">
        <w:t xml:space="preserve"> </w:t>
      </w:r>
    </w:p>
    <w:p w14:paraId="2EFD0021" w14:textId="200EC006" w:rsidR="00B26E78" w:rsidRPr="00276EA6" w:rsidRDefault="00B26E78" w:rsidP="00276EA6">
      <w:pPr>
        <w:shd w:val="clear" w:color="auto" w:fill="auto"/>
      </w:pPr>
      <w:r w:rsidRPr="00276EA6">
        <w:lastRenderedPageBreak/>
        <w:t xml:space="preserve">It is tempting to interpret our results as </w:t>
      </w:r>
      <w:r w:rsidR="00955C83">
        <w:t xml:space="preserve">a population-level manifestation of </w:t>
      </w:r>
      <w:r w:rsidRPr="00276EA6">
        <w:t>well-documented within</w:t>
      </w:r>
      <w:r w:rsidR="00955C83">
        <w:t>-</w:t>
      </w:r>
      <w:r w:rsidRPr="00276EA6">
        <w:t xml:space="preserve">host patterns, </w:t>
      </w:r>
      <w:r w:rsidR="00AC40CF" w:rsidRPr="00276EA6">
        <w:t xml:space="preserve">where the pandemic strain was initially novel enough to elicit a signal of broadly protective immunity, </w:t>
      </w:r>
      <w:r w:rsidR="00955C83">
        <w:t>and where</w:t>
      </w:r>
      <w:r w:rsidR="00AC40CF" w:rsidRPr="00276EA6">
        <w:t xml:space="preserve"> </w:t>
      </w:r>
      <w:r w:rsidR="00E77AEE" w:rsidRPr="00276EA6">
        <w:t xml:space="preserve">that signal </w:t>
      </w:r>
      <w:r w:rsidR="00955C83">
        <w:t xml:space="preserve">of broadly protective immunity </w:t>
      </w:r>
      <w:r w:rsidR="00E77AEE" w:rsidRPr="00276EA6">
        <w:t>quickly disappeared as the pandemic strain became established in humans</w:t>
      </w:r>
      <w:r w:rsidR="00AC40CF" w:rsidRPr="00276EA6">
        <w:t>. B</w:t>
      </w:r>
      <w:r w:rsidRPr="00276EA6">
        <w:t xml:space="preserve">ut </w:t>
      </w:r>
      <w:r w:rsidR="00955C83">
        <w:t xml:space="preserve">for now, </w:t>
      </w:r>
      <w:r w:rsidRPr="00276EA6">
        <w:t xml:space="preserve">other explanations cannot be definitively ruled out. </w:t>
      </w:r>
      <w:r w:rsidR="00E77AEE" w:rsidRPr="00276EA6">
        <w:t>During the first pandemic wave, the model containing broad, group-level imprinting performed best</w:t>
      </w:r>
      <w:r w:rsidR="00AC40CF" w:rsidRPr="00276EA6">
        <w:t xml:space="preserve"> primarily becaus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11"/>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11"/>
      <w:r w:rsidR="00955C83">
        <w:rPr>
          <w:rStyle w:val="CommentReference"/>
        </w:rPr>
        <w:commentReference w:id="11"/>
      </w:r>
    </w:p>
    <w:p w14:paraId="10F8E27A" w14:textId="50B0F9AE"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as collected across </w:t>
      </w:r>
      <w:r w:rsidR="008F1F78" w:rsidRPr="00276EA6">
        <w:t>five</w:t>
      </w:r>
      <w:r w:rsidR="00404084" w:rsidRPr="00276EA6">
        <w:t xml:space="preserve"> continents, whereas all the AZDHS data all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0345F">
        <w: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instrText>
      </w:r>
      <w:r w:rsidR="005E69EB" w:rsidRPr="00276EA6">
        <w:fldChar w:fldCharType="separate"/>
      </w:r>
      <w:r w:rsidR="0010345F">
        <w:rPr>
          <w:noProof/>
        </w:rPr>
        <w:t>(32,33)</w:t>
      </w:r>
      <w:r w:rsidR="005E69EB" w:rsidRPr="00276EA6">
        <w:fldChar w:fldCharType="end"/>
      </w:r>
      <w:r w:rsidR="00F075FF" w:rsidRPr="00276EA6">
        <w:t xml:space="preserve">, may magnify subtype-specific differences in age distribution within the United States. </w:t>
      </w:r>
      <w:r w:rsidR="00404084" w:rsidRPr="00276EA6">
        <w:t xml:space="preserve">Within 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7577D9B8"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lastRenderedPageBreak/>
        <w:t xml:space="preserve">age distribution of all </w:t>
      </w:r>
      <w:r w:rsidR="008826B3" w:rsidRPr="00276EA6">
        <w:t>confirmed 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AF06AA" w:rsidRPr="00276EA6">
        <w:t>).</w:t>
      </w:r>
    </w:p>
    <w:p w14:paraId="7D382703" w14:textId="75F223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0345F">
        <w: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0345F">
        <w:rPr>
          <w:noProof/>
        </w:rPr>
        <w:t>(34)</w:t>
      </w:r>
      <w:r w:rsidR="006248A3" w:rsidRPr="00276EA6">
        <w:fldChar w:fldCharType="end"/>
      </w:r>
      <w:r w:rsidR="00AD1DAF" w:rsidRPr="00276EA6">
        <w:t>, and by the US CDC</w:t>
      </w:r>
      <w:r w:rsidR="006248A3" w:rsidRPr="00276EA6">
        <w:t xml:space="preserve"> </w:t>
      </w:r>
      <w:r w:rsidR="006248A3" w:rsidRPr="00276EA6">
        <w:fldChar w:fldCharType="begin"/>
      </w:r>
      <w:r w:rsidR="0010345F">
        <w: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0345F">
        <w:rPr>
          <w:noProof/>
        </w:rPr>
        <w:t>(35)</w:t>
      </w:r>
      <w:r w:rsidR="006248A3" w:rsidRPr="00276EA6">
        <w:fldChar w:fldCharType="end"/>
      </w:r>
      <w:r w:rsidR="00AD1DAF" w:rsidRPr="00276EA6">
        <w:t>, data on patient ages is not currently reported, or is obscured by aggregation into broad age categories.</w:t>
      </w:r>
    </w:p>
    <w:p w14:paraId="74ADEADD" w14:textId="41960F12"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DF544D">
        <w:t xml:space="preserve"> </w:t>
      </w:r>
      <w:r w:rsidR="00DF544D">
        <w:fldChar w:fldCharType="begin"/>
      </w:r>
      <w:r w:rsidR="0010345F">
        <w: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44D">
        <w:fldChar w:fldCharType="separate"/>
      </w:r>
      <w:r w:rsidR="0010345F">
        <w:rPr>
          <w:noProof/>
        </w:rPr>
        <w:t>(36)</w:t>
      </w:r>
      <w:r w:rsidR="00DF544D">
        <w:fldChar w:fldCharType="end"/>
      </w:r>
      <w:r w:rsidR="00600C36" w:rsidRPr="00276EA6">
        <w:t xml:space="preserve">, a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10345F">
        <w: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10345F">
        <w:rPr>
          <w:noProof/>
        </w:rPr>
        <w:t>(25,37)</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r w:rsidR="00057D81" w:rsidRPr="00276EA6">
        <w:t xml:space="preserve">The expense and difficulty of maintaining large, public databases should not be taken for granted, and those responsible for collecting and curating high-quality data deserve more professional credit for their work. But </w:t>
      </w:r>
      <w:r w:rsidR="00053092" w:rsidRPr="00276EA6">
        <w:t xml:space="preserve">we are not the first to advocate </w:t>
      </w:r>
      <w:r w:rsidR="006248A3" w:rsidRPr="00276EA6">
        <w:fldChar w:fldCharType="begin"/>
      </w:r>
      <w:r w:rsidR="0010345F">
        <w: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0345F">
        <w:rPr>
          <w:noProof/>
        </w:rPr>
        <w:t>(38)</w:t>
      </w:r>
      <w:r w:rsidR="006248A3" w:rsidRPr="00276EA6">
        <w:fldChar w:fldCharType="end"/>
      </w:r>
      <w:r w:rsidR="00053092" w:rsidRPr="00276EA6">
        <w:t xml:space="preserve"> that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405C4A94" w:rsidR="00375762" w:rsidRPr="00276EA6" w:rsidRDefault="00053092" w:rsidP="00276EA6">
      <w:pPr>
        <w:shd w:val="clear" w:color="auto" w:fill="auto"/>
      </w:pPr>
      <w:r w:rsidRPr="00276EA6">
        <w:t xml:space="preserve">From an epidemiological standpoint, our results imply </w:t>
      </w:r>
      <w:r w:rsidR="00263E35" w:rsidRPr="00276EA6">
        <w:t xml:space="preserve">that the incidence and mortality </w:t>
      </w:r>
      <w:proofErr w:type="gramStart"/>
      <w:r w:rsidR="00263E35" w:rsidRPr="00276EA6">
        <w:t>impacts</w:t>
      </w:r>
      <w:proofErr w:type="gramEnd"/>
      <w:r w:rsidR="00263E35" w:rsidRPr="00276EA6">
        <w:t xml:space="preserve"> of H1N1 may increase </w:t>
      </w:r>
      <w:r w:rsidRPr="00276EA6">
        <w:t>in the future as the imprinting status of elderly cohorts shifts</w:t>
      </w:r>
      <w:r w:rsidR="00263E35" w:rsidRPr="00276EA6">
        <w:t xml:space="preserve">. </w:t>
      </w:r>
      <w:r w:rsidR="007A08D5" w:rsidRPr="00276EA6">
        <w:t xml:space="preserve">Currently, H3N2 causes </w:t>
      </w:r>
      <w:r w:rsidR="004B727D" w:rsidRPr="00276EA6">
        <w:t>the vast majority</w:t>
      </w:r>
      <w:r w:rsidR="007A08D5" w:rsidRPr="00276EA6">
        <w:t xml:space="preserve"> of influenza-related deaths</w:t>
      </w:r>
      <w:r w:rsidR="004B727D" w:rsidRPr="00276EA6">
        <w:t xml:space="preserve">, whereas H1N1 causes relatively little mortality </w:t>
      </w:r>
      <w:r w:rsidR="004B727D" w:rsidRPr="00276EA6">
        <w:fldChar w:fldCharType="begin"/>
      </w:r>
      <w:r w:rsidR="0010345F">
        <w: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10345F">
        <w:rPr>
          <w:noProof/>
        </w:rPr>
        <w:t>(20,39)</w:t>
      </w:r>
      <w:r w:rsidR="004B727D" w:rsidRPr="00276EA6">
        <w:fldChar w:fldCharType="end"/>
      </w:r>
      <w:r w:rsidR="007A08D5" w:rsidRPr="00276EA6">
        <w:t xml:space="preserve">. </w:t>
      </w:r>
      <w:r w:rsidR="007A08D5" w:rsidRPr="00276EA6">
        <w:lastRenderedPageBreak/>
        <w:t xml:space="preserve">These patterns may reflect intrinsic differences in virulence, but we speculate that </w:t>
      </w:r>
      <w:r w:rsidR="00E7753C" w:rsidRPr="00276EA6">
        <w:t xml:space="preserve">population-level imprinting patterns </w:t>
      </w:r>
      <w:r w:rsidR="007A08D5" w:rsidRPr="00276EA6">
        <w:t xml:space="preserve">may also </w:t>
      </w:r>
      <w:r w:rsidR="00E7753C" w:rsidRPr="00276EA6">
        <w:t>shape</w:t>
      </w:r>
      <w:r w:rsidR="007A08D5" w:rsidRPr="00276EA6">
        <w:t xml:space="preserve"> H3N2’s greater mortality impact. T</w:t>
      </w:r>
      <w:r w:rsidR="00FD481E" w:rsidRPr="00276EA6">
        <w:t xml:space="preserve">he vast majority of influenza-related deaths occur in adults over age </w:t>
      </w:r>
      <w:r w:rsidR="00263E35" w:rsidRPr="00276EA6">
        <w:t>65,</w:t>
      </w:r>
      <w:r w:rsidR="00FD481E" w:rsidRPr="00276EA6">
        <w:t xml:space="preserve"> </w:t>
      </w:r>
      <w:r w:rsidR="007A08D5" w:rsidRPr="00276EA6">
        <w:t xml:space="preserve">cohorts whose imprinting protection currently limits the incidence of </w:t>
      </w:r>
      <w:r w:rsidR="00E7753C" w:rsidRPr="00276EA6">
        <w:t>clinically</w:t>
      </w:r>
      <w:r w:rsidR="007A08D5" w:rsidRPr="00276EA6">
        <w:t>-attended H1N1 infection</w:t>
      </w:r>
      <w:r w:rsidR="00FD481E" w:rsidRPr="00276EA6">
        <w:t xml:space="preserve">. </w:t>
      </w:r>
      <w:r w:rsidR="007A08D5" w:rsidRPr="00276EA6">
        <w:t xml:space="preserve">In the future, </w:t>
      </w:r>
      <w:r w:rsidR="00FD481E" w:rsidRPr="00276EA6">
        <w:t xml:space="preserve">H2N2 imprinted cohorts (born c. 1950-1968) will eventually </w:t>
      </w:r>
      <w:r w:rsidR="00263E35" w:rsidRPr="00276EA6">
        <w:t xml:space="preserve">become </w:t>
      </w:r>
      <w:proofErr w:type="gramStart"/>
      <w:r w:rsidR="00263E35" w:rsidRPr="00276EA6">
        <w:t xml:space="preserve">elderly, </w:t>
      </w:r>
      <w:r w:rsidR="007A08D5" w:rsidRPr="00276EA6">
        <w:t>and</w:t>
      </w:r>
      <w:proofErr w:type="gramEnd"/>
      <w:r w:rsidR="007A08D5" w:rsidRPr="00276EA6">
        <w:t xml:space="preserve"> will instead have imprinting protection against H3N2 (NA subtype-level), or </w:t>
      </w:r>
      <w:r w:rsidR="00E7753C" w:rsidRPr="00276EA6">
        <w:t>may</w:t>
      </w:r>
      <w:r w:rsidR="007A08D5" w:rsidRPr="00276EA6">
        <w:t xml:space="preserve"> lack imprinting protection against either seasonal subtype (HA subtype-level). </w:t>
      </w:r>
      <w:r w:rsidR="00CE5C17" w:rsidRPr="00276EA6">
        <w:t>In either scenario, the mortality burden of H1N1 is predicted to increase</w:t>
      </w:r>
      <w:r w:rsidR="00E7753C" w:rsidRPr="00276EA6">
        <w:t>, while the mortality burden of H3N2 may decrease</w:t>
      </w:r>
      <w:r w:rsidRPr="00276EA6">
        <w:t xml:space="preserve"> due to generational shifts in imprinted immunity.</w:t>
      </w:r>
    </w:p>
    <w:p w14:paraId="3C303F4F" w14:textId="304CC51F" w:rsidR="00C32268" w:rsidRPr="00276EA6" w:rsidRDefault="00D6036B" w:rsidP="00276EA6">
      <w:pPr>
        <w:shd w:val="clear" w:color="auto" w:fill="auto"/>
        <w:ind w:firstLine="0"/>
        <w:rPr>
          <w:b/>
          <w:sz w:val="28"/>
          <w:szCs w:val="28"/>
        </w:rPr>
      </w:pPr>
      <w:r w:rsidRPr="00276EA6">
        <w:tab/>
        <w:t>On one hand, this study’s failure to detect any signal of broadly protective imprinting in seasonal influenza surveillance data is unsurprising</w:t>
      </w:r>
      <w:r w:rsidR="002604A9" w:rsidRPr="00276EA6">
        <w:t xml:space="preserve">. Narrow, homologous immunity is a hallmark of seasonal influenza’s evolutionary and epidemic dynamics. But on the other hand, these results raise new questions about the longevity of apparent protection from narrow, homologous immune responses primed in childhood, and about the underlying within-host dynamics of B cell repertoire development. </w:t>
      </w:r>
      <w:r w:rsidR="00F634D8" w:rsidRPr="00276EA6">
        <w:t>With implications for universal influenza vaccine development, t</w:t>
      </w:r>
      <w:r w:rsidR="00C32268" w:rsidRPr="00276EA6">
        <w:t xml:space="preserve">hese results also highlight the difficulty of inducing broadly protective antibody responses against </w:t>
      </w:r>
      <w:r w:rsidR="00053092" w:rsidRPr="00276EA6">
        <w:t xml:space="preserve">immunologically </w:t>
      </w:r>
      <w:r w:rsidR="00C32268" w:rsidRPr="00276EA6">
        <w:t xml:space="preserve">familiar, seasonal influenza strains. </w:t>
      </w:r>
      <w:r w:rsidR="00C32268"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5832E6A5"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r w:rsidR="0010345F">
        <w: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8365EC" w:rsidRPr="00276EA6">
        <w:fldChar w:fldCharType="separate"/>
      </w:r>
      <w:r w:rsidR="0010345F">
        <w:rPr>
          <w:noProof/>
        </w:rPr>
        <w:t>(40)</w:t>
      </w:r>
      <w:r w:rsidR="008365EC" w:rsidRPr="00276EA6">
        <w:fldChar w:fldCharType="end"/>
      </w:r>
      <w:r w:rsidR="00DF544D">
        <w:t>, so we assumed that all H1N1 cases observed in either season were part of the first or second pandemic waves</w:t>
      </w:r>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w:t>
      </w:r>
      <w:proofErr w:type="gramStart"/>
      <w:r w:rsidRPr="00276EA6">
        <w:t>pandemic, and</w:t>
      </w:r>
      <w:proofErr w:type="gramEnd"/>
      <w:r w:rsidRPr="00276EA6">
        <w:t xml:space="preserve">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77777777" w:rsidR="00C012F4" w:rsidRPr="00276EA6" w:rsidRDefault="00C012F4" w:rsidP="00276EA6">
      <w:pPr>
        <w:pStyle w:val="Heading2"/>
        <w:shd w:val="clear" w:color="auto" w:fill="auto"/>
      </w:pPr>
      <w:r w:rsidRPr="00276EA6">
        <w:t>Estimation of age from birth year from age in AZDHS data</w:t>
      </w:r>
    </w:p>
    <w:p w14:paraId="08EE34C2" w14:textId="451164A6"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16481D9"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Although the exact shape of fitted splines changed was sensitive to our choice of smoothing parameter, qualitative differences between H1N1 and H3N2’s age distributions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77777777"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z-1 free parameters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risk distribution given by equation 2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276EA6">
      <w:pPr>
        <w:shd w:val="clear" w:color="auto" w:fill="auto"/>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0910A3ED"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proofErr w:type="spellEnd"/>
      <w:r w:rsidRPr="00276EA6">
        <w:rPr>
          <w:i/>
        </w:rPr>
        <w:t xml:space="preserve"> </w:t>
      </w:r>
      <w:r w:rsidRPr="00276EA6">
        <w:t xml:space="preserve">be vectors describing the fraction of </w:t>
      </w:r>
      <w:r w:rsidRPr="00276EA6">
        <w:lastRenderedPageBreak/>
        <w:t xml:space="preserve">cases of each age that were vaccinated against influenza, or that were protected against strain </w:t>
      </w:r>
      <w:proofErr w:type="spellStart"/>
      <w:r w:rsidRPr="00276EA6">
        <w:rPr>
          <w:i/>
        </w:rPr>
        <w:t>HxNy</w:t>
      </w:r>
      <w:proofErr w:type="spellEnd"/>
      <w:r w:rsidRPr="00276EA6">
        <w:t xml:space="preserve"> by their childhood imprinting</w:t>
      </w:r>
    </w:p>
    <w:p w14:paraId="1AD4F8B2" w14:textId="7A5DE919" w:rsidR="00C012F4" w:rsidRPr="00276EA6" w:rsidRDefault="00EB3C04"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D264732" w:rsidR="00C012F4" w:rsidRPr="00276EA6" w:rsidRDefault="00EB3C04"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6CC14AEC" w:rsidR="00C012F4" w:rsidRPr="00276EA6" w:rsidRDefault="00C012F4" w:rsidP="00276EA6">
      <w:pPr>
        <w:shd w:val="clear" w:color="auto" w:fill="auto"/>
      </w:pPr>
      <w:r w:rsidRPr="00276EA6">
        <w:t xml:space="preserve">We simultaneously estimated all free parameter values using the </w:t>
      </w:r>
      <w:proofErr w:type="spellStart"/>
      <w:proofErr w:type="gramStart"/>
      <w:r w:rsidRPr="00276EA6">
        <w:t>optim</w:t>
      </w:r>
      <w:proofErr w:type="spellEnd"/>
      <w:r w:rsidRPr="00276EA6">
        <w:t>(</w:t>
      </w:r>
      <w:proofErr w:type="gramEnd"/>
      <w:r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10345F">
        <w: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10345F">
        <w:rPr>
          <w:noProof/>
        </w:rPr>
        <w:t>(41)</w:t>
      </w:r>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41F1C84E" w:rsidR="00DF5F35" w:rsidRPr="00276EA6" w:rsidRDefault="00C36A19" w:rsidP="00276EA6">
      <w:pPr>
        <w:shd w:val="clear" w:color="auto" w:fill="auto"/>
      </w:pPr>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Pr="00276EA6">
        <w:rPr>
          <w:i/>
        </w:rPr>
        <w:t xml:space="preserve"> </w:t>
      </w:r>
      <w:r w:rsidRPr="00276EA6">
        <w:rPr>
          <w:i/>
        </w:rPr>
        <w:fldChar w:fldCharType="begin"/>
      </w:r>
      <w:r w:rsidR="0010345F">
        <w:rPr>
          <w:i/>
        </w:rPr>
        <w: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276EA6">
        <w:rPr>
          <w:i/>
        </w:rPr>
        <w:fldChar w:fldCharType="separate"/>
      </w:r>
      <w:r w:rsidR="0010345F">
        <w:rPr>
          <w:i/>
          <w:noProof/>
        </w:rPr>
        <w:t>(25,37)</w:t>
      </w:r>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r w:rsidR="00931ADB">
        <w: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931ADB">
        <w:rPr>
          <w:noProof/>
        </w:rPr>
        <w:t>(27)</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10345F">
        <w: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0345F">
        <w:rPr>
          <w:noProof/>
        </w:rPr>
        <w:t>(36)</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931ADB">
        <w: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931ADB">
        <w: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DF5F35" w:rsidRPr="00276EA6">
        <w:t>, so to enable direct comparison among all three lineages,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str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d</w:t>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lastRenderedPageBreak/>
        <w:t>Code and data availability</w:t>
      </w:r>
    </w:p>
    <w:p w14:paraId="22143C83" w14:textId="761BB19F"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12"/>
      <w:r w:rsidRPr="00276EA6">
        <w:t>as a supplementary data file</w:t>
      </w:r>
      <w:commentRangeEnd w:id="12"/>
      <w:r w:rsidRPr="00276EA6">
        <w:rPr>
          <w:rStyle w:val="CommentReference"/>
        </w:rPr>
        <w:commentReference w:id="12"/>
      </w:r>
      <w:r w:rsidRPr="00276EA6">
        <w:t xml:space="preserve">. </w:t>
      </w:r>
      <w:commentRangeStart w:id="13"/>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n INSIGHT data file with scrambled column entries.</w:t>
      </w:r>
      <w:r w:rsidR="00276EA6" w:rsidRPr="00276EA6">
        <w:t xml:space="preserve"> In other words, the data files are formatted properly, and the code will run, but the actual data entries have no biological meaning.</w:t>
      </w:r>
      <w:commentRangeEnd w:id="13"/>
      <w:r w:rsidR="00FC0982">
        <w:rPr>
          <w:rStyle w:val="CommentReference"/>
        </w:rPr>
        <w:commentReference w:id="13"/>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15BCDC29" w14:textId="77777777" w:rsidR="0010345F" w:rsidRPr="0010345F" w:rsidRDefault="00276EA6" w:rsidP="0010345F">
      <w:pPr>
        <w:pStyle w:val="Bibliography"/>
        <w:rPr>
          <w:color w:val="000000"/>
        </w:rPr>
      </w:pPr>
      <w:r>
        <w:fldChar w:fldCharType="begin"/>
      </w:r>
      <w:r>
        <w:instrText xml:space="preserve"> ADDIN ZOTERO_BIBL {"uncited":[],"omitted":[],"custom":[]} CSL_BIBLIOGRAPHY </w:instrText>
      </w:r>
      <w:r>
        <w:fldChar w:fldCharType="separate"/>
      </w:r>
      <w:r w:rsidR="0010345F" w:rsidRPr="0010345F">
        <w:rPr>
          <w:color w:val="000000"/>
        </w:rPr>
        <w:t xml:space="preserve">1. </w:t>
      </w:r>
      <w:r w:rsidR="0010345F" w:rsidRPr="0010345F">
        <w:rPr>
          <w:color w:val="000000"/>
        </w:rPr>
        <w:tab/>
        <w:t xml:space="preserve">Francis T. On the Doctrine of Original Antigenic Sin. Proc Am Philos Soc. 1960;104(6):572–8. </w:t>
      </w:r>
    </w:p>
    <w:p w14:paraId="0956BB62" w14:textId="77777777" w:rsidR="0010345F" w:rsidRPr="0010345F" w:rsidRDefault="0010345F" w:rsidP="0010345F">
      <w:pPr>
        <w:pStyle w:val="Bibliography"/>
        <w:rPr>
          <w:color w:val="000000"/>
        </w:rPr>
      </w:pPr>
      <w:r w:rsidRPr="0010345F">
        <w:rPr>
          <w:color w:val="000000"/>
        </w:rPr>
        <w:t xml:space="preserve">2. </w:t>
      </w:r>
      <w:r w:rsidRPr="0010345F">
        <w:rPr>
          <w:color w:val="000000"/>
        </w:rPr>
        <w:tab/>
        <w:t xml:space="preserve">Lessler J, Riley S, Read JM, Wang S, Zhu H, Smith GJD, et al. Evidence for Antigenic Seniority in Influenza A (H3N2) Antibody Responses in Southern China. PLOS Pathog. 2012 Jul 19;8(7):e1002802. </w:t>
      </w:r>
    </w:p>
    <w:p w14:paraId="5F5F51B3" w14:textId="77777777" w:rsidR="0010345F" w:rsidRPr="0010345F" w:rsidRDefault="0010345F" w:rsidP="0010345F">
      <w:pPr>
        <w:pStyle w:val="Bibliography"/>
        <w:rPr>
          <w:color w:val="000000"/>
        </w:rPr>
      </w:pPr>
      <w:r w:rsidRPr="0010345F">
        <w:rPr>
          <w:color w:val="000000"/>
        </w:rPr>
        <w:t xml:space="preserve">3. </w:t>
      </w:r>
      <w:r w:rsidRPr="0010345F">
        <w:rPr>
          <w:color w:val="000000"/>
        </w:rPr>
        <w:tab/>
        <w:t xml:space="preserve">Monto AS, Malosh RE, Petrie JG, Martin ET. The Doctrine of Original Antigenic Sin: Separating Good From Evil. J Infect Dis. 2017 Jun 15;215(12):1782–8. </w:t>
      </w:r>
    </w:p>
    <w:p w14:paraId="66CE3B95" w14:textId="77777777" w:rsidR="0010345F" w:rsidRPr="0010345F" w:rsidRDefault="0010345F" w:rsidP="0010345F">
      <w:pPr>
        <w:pStyle w:val="Bibliography"/>
        <w:rPr>
          <w:color w:val="000000"/>
        </w:rPr>
      </w:pPr>
      <w:r w:rsidRPr="0010345F">
        <w:rPr>
          <w:color w:val="000000"/>
        </w:rPr>
        <w:t xml:space="preserve">4. </w:t>
      </w:r>
      <w:r w:rsidRPr="0010345F">
        <w:rPr>
          <w:color w:val="000000"/>
        </w:rPr>
        <w:tab/>
        <w:t xml:space="preserve">Zhang A, Stacey HD, Mullarkey CE, Miller MS. Original Antigenic Sin: How First Exposure Shapes Lifelong Anti–Influenza Virus Immune Responses. J Immunol. 2019 Jan 15;202(2):335–40. </w:t>
      </w:r>
    </w:p>
    <w:p w14:paraId="10D0B120" w14:textId="77777777" w:rsidR="0010345F" w:rsidRPr="0010345F" w:rsidRDefault="0010345F" w:rsidP="0010345F">
      <w:pPr>
        <w:pStyle w:val="Bibliography"/>
        <w:rPr>
          <w:color w:val="000000"/>
        </w:rPr>
      </w:pPr>
      <w:r w:rsidRPr="0010345F">
        <w:rPr>
          <w:color w:val="000000"/>
        </w:rPr>
        <w:t xml:space="preserve">5. </w:t>
      </w:r>
      <w:r w:rsidRPr="0010345F">
        <w:rPr>
          <w:color w:val="000000"/>
        </w:rPr>
        <w:tab/>
        <w:t xml:space="preserve">Xu R, Ekiert DC, Krause JC, Hai R, Crowe JE, Wilson IA. Structural Basis of Preexisting Immunity to the 2009 H1N1 Pandemic Influenza Virus. Science. 2010 Apr 16;328(5976):357–60. </w:t>
      </w:r>
    </w:p>
    <w:p w14:paraId="3127E4FA" w14:textId="77777777" w:rsidR="0010345F" w:rsidRPr="0010345F" w:rsidRDefault="0010345F" w:rsidP="0010345F">
      <w:pPr>
        <w:pStyle w:val="Bibliography"/>
        <w:rPr>
          <w:color w:val="000000"/>
        </w:rPr>
      </w:pPr>
      <w:r w:rsidRPr="0010345F">
        <w:rPr>
          <w:color w:val="000000"/>
        </w:rPr>
        <w:t xml:space="preserve">6. </w:t>
      </w:r>
      <w:r w:rsidRPr="0010345F">
        <w:rPr>
          <w:color w:val="000000"/>
        </w:rPr>
        <w:tab/>
        <w:t xml:space="preserve">Hancock K, Veguilla V, Lu X, Zhong W, Butler EN, Sun H, et al. Cross-Reactive Antibody Responses to the 2009 Pandemic H1N1 Influenza Virus. N Engl J Med Boston. 2009 Nov 12;361(20):1945–52. </w:t>
      </w:r>
    </w:p>
    <w:p w14:paraId="6288282E" w14:textId="77777777" w:rsidR="0010345F" w:rsidRPr="0010345F" w:rsidRDefault="0010345F" w:rsidP="0010345F">
      <w:pPr>
        <w:pStyle w:val="Bibliography"/>
        <w:rPr>
          <w:color w:val="000000"/>
        </w:rPr>
      </w:pPr>
      <w:r w:rsidRPr="0010345F">
        <w:rPr>
          <w:color w:val="000000"/>
        </w:rPr>
        <w:t xml:space="preserve">7. </w:t>
      </w:r>
      <w:r w:rsidRPr="0010345F">
        <w:rPr>
          <w:color w:val="000000"/>
        </w:rPr>
        <w:tab/>
        <w:t xml:space="preserve">Simonsen L, Spreeuwenberg P, Lustig R, Taylor RJ, Fleming DM, Kroneman M, et al. Global Mortality Estimates for the 2009 Influenza Pandemic from the GLaMOR Project: A Modeling Study. PLOS Med. 2013 Nov 26;10(11):e1001558. </w:t>
      </w:r>
    </w:p>
    <w:p w14:paraId="1C7A52FE" w14:textId="77777777" w:rsidR="0010345F" w:rsidRPr="0010345F" w:rsidRDefault="0010345F" w:rsidP="0010345F">
      <w:pPr>
        <w:pStyle w:val="Bibliography"/>
        <w:rPr>
          <w:color w:val="000000"/>
        </w:rPr>
      </w:pPr>
      <w:r w:rsidRPr="0010345F">
        <w:rPr>
          <w:color w:val="000000"/>
        </w:rPr>
        <w:t xml:space="preserve">8. </w:t>
      </w:r>
      <w:r w:rsidRPr="0010345F">
        <w:rPr>
          <w:color w:val="000000"/>
        </w:rPr>
        <w:tab/>
        <w:t xml:space="preserve">Simonsen L, Reichert TA, Miller MA. The virtues of antigenic sin: consequences of pandemic recycling on influenza-associated mortality. Int Congr Ser. 2004 Jun 1;1263:791–4. </w:t>
      </w:r>
    </w:p>
    <w:p w14:paraId="1BCE8B6E" w14:textId="77777777" w:rsidR="0010345F" w:rsidRPr="0010345F" w:rsidRDefault="0010345F" w:rsidP="0010345F">
      <w:pPr>
        <w:pStyle w:val="Bibliography"/>
        <w:rPr>
          <w:color w:val="000000"/>
        </w:rPr>
      </w:pPr>
      <w:r w:rsidRPr="0010345F">
        <w:rPr>
          <w:color w:val="000000"/>
        </w:rPr>
        <w:t xml:space="preserve">9. </w:t>
      </w:r>
      <w:r w:rsidRPr="0010345F">
        <w:rPr>
          <w:color w:val="000000"/>
        </w:rPr>
        <w:tab/>
        <w:t xml:space="preserve">Ma J, Dushoff J, Earn DJD. Age-specific mortality risk from pandemic influenza. J Theor Biol. 2011 Nov 7;288:29–34. </w:t>
      </w:r>
    </w:p>
    <w:p w14:paraId="5DC7B46E" w14:textId="77777777" w:rsidR="0010345F" w:rsidRPr="0010345F" w:rsidRDefault="0010345F" w:rsidP="0010345F">
      <w:pPr>
        <w:pStyle w:val="Bibliography"/>
        <w:rPr>
          <w:color w:val="000000"/>
        </w:rPr>
      </w:pPr>
      <w:r w:rsidRPr="0010345F">
        <w:rPr>
          <w:color w:val="000000"/>
        </w:rPr>
        <w:t xml:space="preserve">10. </w:t>
      </w:r>
      <w:r w:rsidRPr="0010345F">
        <w:rPr>
          <w:color w:val="000000"/>
        </w:rPr>
        <w:tab/>
        <w:t xml:space="preserve">Worobey M, Han G-Z, Rambaut A. Genesis and pathogenesis of the 1918 pandemic H1N1 influenza A virus. Proc Natl Acad Sci. 2014 Jun 3;111(22):8107–12. </w:t>
      </w:r>
    </w:p>
    <w:p w14:paraId="5161C603" w14:textId="77777777" w:rsidR="0010345F" w:rsidRPr="0010345F" w:rsidRDefault="0010345F" w:rsidP="0010345F">
      <w:pPr>
        <w:pStyle w:val="Bibliography"/>
        <w:rPr>
          <w:color w:val="000000"/>
        </w:rPr>
      </w:pPr>
      <w:r w:rsidRPr="0010345F">
        <w:rPr>
          <w:color w:val="000000"/>
        </w:rPr>
        <w:t xml:space="preserve">11. </w:t>
      </w:r>
      <w:r w:rsidRPr="0010345F">
        <w:rPr>
          <w:color w:val="000000"/>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2EF64A11" w14:textId="77777777" w:rsidR="0010345F" w:rsidRPr="0010345F" w:rsidRDefault="0010345F" w:rsidP="0010345F">
      <w:pPr>
        <w:pStyle w:val="Bibliography"/>
        <w:rPr>
          <w:color w:val="000000"/>
        </w:rPr>
      </w:pPr>
      <w:r w:rsidRPr="0010345F">
        <w:rPr>
          <w:color w:val="000000"/>
        </w:rPr>
        <w:t xml:space="preserve">12. </w:t>
      </w:r>
      <w:r w:rsidRPr="0010345F">
        <w:rPr>
          <w:color w:val="000000"/>
        </w:rPr>
        <w:tab/>
        <w:t xml:space="preserve">Gostic KM, Ambrose M, Worobey M, Lloyd-Smith JO. Potent protection against H5N1 and H7N9 influenza via childhood hemagglutinin imprinting. Science. 2016 Nov 11;354(6313):722–6. </w:t>
      </w:r>
    </w:p>
    <w:p w14:paraId="39843402" w14:textId="77777777" w:rsidR="0010345F" w:rsidRPr="0010345F" w:rsidRDefault="0010345F" w:rsidP="0010345F">
      <w:pPr>
        <w:pStyle w:val="Bibliography"/>
        <w:rPr>
          <w:color w:val="000000"/>
        </w:rPr>
      </w:pPr>
      <w:r w:rsidRPr="0010345F">
        <w:rPr>
          <w:color w:val="000000"/>
        </w:rPr>
        <w:t xml:space="preserve">13. </w:t>
      </w:r>
      <w:r w:rsidRPr="0010345F">
        <w:rPr>
          <w:color w:val="000000"/>
        </w:rPr>
        <w:tab/>
        <w:t xml:space="preserve">Andrews SF, Huang Y, Kaur K, Popova LI, Ho IY, Pauli NT, et al. Immune history profoundly affects broadly protective B cell responses to influenza. Sci Transl Med. 2015 Dec 2;7(316):316ra192-316ra192. </w:t>
      </w:r>
    </w:p>
    <w:p w14:paraId="1FCC15A8" w14:textId="77777777" w:rsidR="0010345F" w:rsidRPr="0010345F" w:rsidRDefault="0010345F" w:rsidP="0010345F">
      <w:pPr>
        <w:pStyle w:val="Bibliography"/>
        <w:rPr>
          <w:color w:val="000000"/>
        </w:rPr>
      </w:pPr>
      <w:r w:rsidRPr="0010345F">
        <w:rPr>
          <w:color w:val="000000"/>
        </w:rPr>
        <w:t xml:space="preserve">14. </w:t>
      </w:r>
      <w:r w:rsidRPr="0010345F">
        <w:rPr>
          <w:color w:val="000000"/>
        </w:rPr>
        <w:tab/>
        <w:t xml:space="preserve">Krammer F. Novel universal influenza virus vaccine approaches. Curr Opin Virol. 2016 Apr;17:95–103. </w:t>
      </w:r>
    </w:p>
    <w:p w14:paraId="73679B34" w14:textId="77777777" w:rsidR="0010345F" w:rsidRPr="0010345F" w:rsidRDefault="0010345F" w:rsidP="0010345F">
      <w:pPr>
        <w:pStyle w:val="Bibliography"/>
        <w:rPr>
          <w:color w:val="000000"/>
        </w:rPr>
      </w:pPr>
      <w:r w:rsidRPr="0010345F">
        <w:rPr>
          <w:color w:val="000000"/>
        </w:rPr>
        <w:lastRenderedPageBreak/>
        <w:t xml:space="preserve">15. </w:t>
      </w:r>
      <w:r w:rsidRPr="0010345F">
        <w:rPr>
          <w:color w:val="000000"/>
        </w:rPr>
        <w:tab/>
        <w:t xml:space="preserve">Wrammert J, Koutsonanos D, Li G-M, Edupuganti S, Sui J, Morrissey M, et al. Broadly cross-reactive antibodies dominate the human B cell response against 2009 pandemic H1N1 influenza virus infection. J Exp Med. 2011 Jan 17;208(1):181–93. </w:t>
      </w:r>
    </w:p>
    <w:p w14:paraId="68BA1D8A" w14:textId="77777777" w:rsidR="0010345F" w:rsidRPr="0010345F" w:rsidRDefault="0010345F" w:rsidP="0010345F">
      <w:pPr>
        <w:pStyle w:val="Bibliography"/>
        <w:rPr>
          <w:color w:val="000000"/>
        </w:rPr>
      </w:pPr>
      <w:r w:rsidRPr="0010345F">
        <w:rPr>
          <w:color w:val="000000"/>
        </w:rPr>
        <w:t xml:space="preserve">16. </w:t>
      </w:r>
      <w:r w:rsidRPr="0010345F">
        <w:rPr>
          <w:color w:val="000000"/>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470C1684" w14:textId="77777777" w:rsidR="0010345F" w:rsidRPr="0010345F" w:rsidRDefault="0010345F" w:rsidP="0010345F">
      <w:pPr>
        <w:pStyle w:val="Bibliography"/>
        <w:rPr>
          <w:color w:val="000000"/>
        </w:rPr>
      </w:pPr>
      <w:r w:rsidRPr="0010345F">
        <w:rPr>
          <w:color w:val="000000"/>
        </w:rPr>
        <w:t xml:space="preserve">17. </w:t>
      </w:r>
      <w:r w:rsidRPr="0010345F">
        <w:rPr>
          <w:color w:val="000000"/>
        </w:rPr>
        <w:tab/>
        <w:t xml:space="preserve">Lemaitre M, Carrat F. Comparative age distribution of influenza morbidity and mortality during seasonal influenza epidemics and the 2009 H1N1 pandemic. BMC Infect Dis. 2010 Jun 9;10(1):162. </w:t>
      </w:r>
    </w:p>
    <w:p w14:paraId="35C8A88F" w14:textId="77777777" w:rsidR="0010345F" w:rsidRPr="0010345F" w:rsidRDefault="0010345F" w:rsidP="0010345F">
      <w:pPr>
        <w:pStyle w:val="Bibliography"/>
        <w:rPr>
          <w:color w:val="000000"/>
        </w:rPr>
      </w:pPr>
      <w:r w:rsidRPr="0010345F">
        <w:rPr>
          <w:color w:val="000000"/>
        </w:rPr>
        <w:t xml:space="preserve">18. </w:t>
      </w:r>
      <w:r w:rsidRPr="0010345F">
        <w:rPr>
          <w:color w:val="000000"/>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6DF75149" w14:textId="77777777" w:rsidR="0010345F" w:rsidRPr="0010345F" w:rsidRDefault="0010345F" w:rsidP="0010345F">
      <w:pPr>
        <w:pStyle w:val="Bibliography"/>
        <w:rPr>
          <w:color w:val="000000"/>
        </w:rPr>
      </w:pPr>
      <w:r w:rsidRPr="0010345F">
        <w:rPr>
          <w:color w:val="000000"/>
        </w:rPr>
        <w:t xml:space="preserve">19. </w:t>
      </w:r>
      <w:r w:rsidRPr="0010345F">
        <w:rPr>
          <w:color w:val="000000"/>
        </w:rPr>
        <w:tab/>
        <w:t xml:space="preserve">Khiabanian H, Farrell GM, George KS, Rabadan R. Differences in Patient Age Distribution between Influenza A Subtypes. PLOS ONE. 2009 Aug 31;4(8):e6832. </w:t>
      </w:r>
    </w:p>
    <w:p w14:paraId="43F64778" w14:textId="77777777" w:rsidR="0010345F" w:rsidRPr="0010345F" w:rsidRDefault="0010345F" w:rsidP="0010345F">
      <w:pPr>
        <w:pStyle w:val="Bibliography"/>
        <w:rPr>
          <w:color w:val="000000"/>
        </w:rPr>
      </w:pPr>
      <w:r w:rsidRPr="0010345F">
        <w:rPr>
          <w:color w:val="000000"/>
        </w:rPr>
        <w:t xml:space="preserve">20. </w:t>
      </w:r>
      <w:r w:rsidRPr="0010345F">
        <w:rPr>
          <w:color w:val="000000"/>
        </w:rPr>
        <w:tab/>
        <w:t xml:space="preserve">Thompson WW, Shay DK, Weintraub E, Brammer L, Cox N, Anderson LJ, et al. Mortality associated with influenza and respiratory syncytial virus in the United States. JAMA. 2003 Jan 8;289(2):179–86. </w:t>
      </w:r>
    </w:p>
    <w:p w14:paraId="5A209A70" w14:textId="77777777" w:rsidR="0010345F" w:rsidRPr="0010345F" w:rsidRDefault="0010345F" w:rsidP="0010345F">
      <w:pPr>
        <w:pStyle w:val="Bibliography"/>
        <w:rPr>
          <w:color w:val="000000"/>
        </w:rPr>
      </w:pPr>
      <w:r w:rsidRPr="0010345F">
        <w:rPr>
          <w:color w:val="000000"/>
        </w:rPr>
        <w:t xml:space="preserve">21. </w:t>
      </w:r>
      <w:r w:rsidRPr="0010345F">
        <w:rPr>
          <w:color w:val="000000"/>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2FD19E58" w14:textId="77777777" w:rsidR="0010345F" w:rsidRPr="0010345F" w:rsidRDefault="0010345F" w:rsidP="0010345F">
      <w:pPr>
        <w:pStyle w:val="Bibliography"/>
        <w:rPr>
          <w:color w:val="000000"/>
        </w:rPr>
      </w:pPr>
      <w:r w:rsidRPr="0010345F">
        <w:rPr>
          <w:color w:val="000000"/>
        </w:rPr>
        <w:t xml:space="preserve">22. </w:t>
      </w:r>
      <w:r w:rsidRPr="0010345F">
        <w:rPr>
          <w:color w:val="000000"/>
        </w:rPr>
        <w:tab/>
        <w:t xml:space="preserve">Bedford T, Riley S, Barr IG, Broor S, Chadha M, Cox NJ, et al. Global circulation patterns of seasonal influenza viruses vary with antigenic drift. Nature. 2015 Jul;523(7559):217–20. </w:t>
      </w:r>
    </w:p>
    <w:p w14:paraId="17B45FC7" w14:textId="77777777" w:rsidR="0010345F" w:rsidRPr="0010345F" w:rsidRDefault="0010345F" w:rsidP="0010345F">
      <w:pPr>
        <w:pStyle w:val="Bibliography"/>
        <w:rPr>
          <w:color w:val="000000"/>
        </w:rPr>
      </w:pPr>
      <w:r w:rsidRPr="0010345F">
        <w:rPr>
          <w:color w:val="000000"/>
        </w:rPr>
        <w:t xml:space="preserve">23. </w:t>
      </w:r>
      <w:r w:rsidRPr="0010345F">
        <w:rPr>
          <w:color w:val="000000"/>
        </w:rPr>
        <w:tab/>
        <w:t>Arizona Department of Health Services. Case Definitions for Communicable Morbidities [Internet]. 2019. Available from: https://www.azdhs.gov/documents/preparedness/epidemiology-disease-control/disease-investigation-resources/case-definitions.pdf</w:t>
      </w:r>
    </w:p>
    <w:p w14:paraId="7DCB058B" w14:textId="77777777" w:rsidR="0010345F" w:rsidRPr="0010345F" w:rsidRDefault="0010345F" w:rsidP="0010345F">
      <w:pPr>
        <w:pStyle w:val="Bibliography"/>
        <w:rPr>
          <w:color w:val="000000"/>
        </w:rPr>
      </w:pPr>
      <w:r w:rsidRPr="0010345F">
        <w:rPr>
          <w:color w:val="000000"/>
        </w:rPr>
        <w:t xml:space="preserve">24. </w:t>
      </w:r>
      <w:r w:rsidRPr="0010345F">
        <w:rPr>
          <w:color w:val="000000"/>
        </w:rPr>
        <w:tab/>
        <w:t>Burnham KP, Anderson DR. Model Selection and Multimodel Inference: A Practical Information-Theoretic Approach [Internet]. 2nd ed. New York: Springer-Verlag; 2002 [cited 2019 Apr 16]. Available from: https://www.springer.com/us/book/9780387953649</w:t>
      </w:r>
    </w:p>
    <w:p w14:paraId="70A0A4CC" w14:textId="77777777" w:rsidR="0010345F" w:rsidRPr="0010345F" w:rsidRDefault="0010345F" w:rsidP="0010345F">
      <w:pPr>
        <w:pStyle w:val="Bibliography"/>
        <w:rPr>
          <w:color w:val="000000"/>
        </w:rPr>
      </w:pPr>
      <w:r w:rsidRPr="0010345F">
        <w:rPr>
          <w:color w:val="000000"/>
        </w:rPr>
        <w:t xml:space="preserve">25. </w:t>
      </w:r>
      <w:r w:rsidRPr="0010345F">
        <w:rPr>
          <w:color w:val="000000"/>
        </w:rPr>
        <w:tab/>
        <w:t xml:space="preserve">Hadfield J, Megill C, Bell SM, Huddleston J, Potter B, Callender C, et al. Nextstrain: real-time tracking of pathogen evolution. Bioinformatics. 2018 Dec 1;34(23):4121–3. </w:t>
      </w:r>
    </w:p>
    <w:p w14:paraId="5DDF1753" w14:textId="77777777" w:rsidR="0010345F" w:rsidRPr="0010345F" w:rsidRDefault="0010345F" w:rsidP="0010345F">
      <w:pPr>
        <w:pStyle w:val="Bibliography"/>
        <w:rPr>
          <w:color w:val="000000"/>
        </w:rPr>
      </w:pPr>
      <w:r w:rsidRPr="0010345F">
        <w:rPr>
          <w:color w:val="000000"/>
        </w:rPr>
        <w:t xml:space="preserve">26. </w:t>
      </w:r>
      <w:r w:rsidRPr="0010345F">
        <w:rPr>
          <w:color w:val="000000"/>
        </w:rPr>
        <w:tab/>
        <w:t xml:space="preserve">Neher RA, Bedford T, Daniels RS, Russell CA, Shraiman BI. Prediction, dynamics, and visualization of antigenic phenotypes of seasonal influenza viruses. Proc Natl Acad Sci. 2016 Mar 22;113(12):E1701–9. </w:t>
      </w:r>
    </w:p>
    <w:p w14:paraId="528EB6AC" w14:textId="77777777" w:rsidR="0010345F" w:rsidRPr="0010345F" w:rsidRDefault="0010345F" w:rsidP="0010345F">
      <w:pPr>
        <w:pStyle w:val="Bibliography"/>
        <w:rPr>
          <w:color w:val="000000"/>
        </w:rPr>
      </w:pPr>
      <w:r w:rsidRPr="0010345F">
        <w:rPr>
          <w:color w:val="000000"/>
        </w:rPr>
        <w:t xml:space="preserve">27. </w:t>
      </w:r>
      <w:r w:rsidRPr="0010345F">
        <w:rPr>
          <w:color w:val="000000"/>
        </w:rPr>
        <w:tab/>
        <w:t xml:space="preserve">Bedford T, Suchard MA, Lemey P, Dudas G, Gregory V, Hay AJ, et al. Integrating influenza antigenic dynamics with molecular evolution. Losick R, editor. eLife. 2014 Feb 4;3:e01914. </w:t>
      </w:r>
    </w:p>
    <w:p w14:paraId="4802D76D" w14:textId="77777777" w:rsidR="0010345F" w:rsidRPr="0010345F" w:rsidRDefault="0010345F" w:rsidP="0010345F">
      <w:pPr>
        <w:pStyle w:val="Bibliography"/>
        <w:rPr>
          <w:color w:val="000000"/>
        </w:rPr>
      </w:pPr>
      <w:r w:rsidRPr="0010345F">
        <w:rPr>
          <w:color w:val="000000"/>
        </w:rPr>
        <w:lastRenderedPageBreak/>
        <w:t xml:space="preserve">28. </w:t>
      </w:r>
      <w:r w:rsidRPr="0010345F">
        <w:rPr>
          <w:color w:val="000000"/>
        </w:rPr>
        <w:tab/>
        <w:t>RFA-AI-18-010: Impact of Initial Influenza Exposure on Immunity in Infants (U01 Clinical Trial Not Allowed) [Internet]. [cited 2019 Apr 15]. Available from: https://grants.nih.gov/grants/guide/rfa-files/RFA-AI-18-010.html</w:t>
      </w:r>
    </w:p>
    <w:p w14:paraId="300F3C80" w14:textId="77777777" w:rsidR="0010345F" w:rsidRPr="0010345F" w:rsidRDefault="0010345F" w:rsidP="0010345F">
      <w:pPr>
        <w:pStyle w:val="Bibliography"/>
        <w:rPr>
          <w:color w:val="000000"/>
        </w:rPr>
      </w:pPr>
      <w:r w:rsidRPr="0010345F">
        <w:rPr>
          <w:color w:val="000000"/>
        </w:rPr>
        <w:t xml:space="preserve">29. </w:t>
      </w:r>
      <w:r w:rsidRPr="0010345F">
        <w:rPr>
          <w:color w:val="000000"/>
        </w:rPr>
        <w:tab/>
        <w:t xml:space="preserve">Grenfell BT, Pybus OG, Gog JR, Wood JLN, Daly JM, Mumford JA, et al. Unifying the Epidemiological and Evolutionary Dynamics of Pathogens. Science. 2004 Jan 16;303(5656):327–32. </w:t>
      </w:r>
    </w:p>
    <w:p w14:paraId="5390D46A" w14:textId="77777777" w:rsidR="0010345F" w:rsidRPr="0010345F" w:rsidRDefault="0010345F" w:rsidP="0010345F">
      <w:pPr>
        <w:pStyle w:val="Bibliography"/>
        <w:rPr>
          <w:color w:val="000000"/>
        </w:rPr>
      </w:pPr>
      <w:r w:rsidRPr="0010345F">
        <w:rPr>
          <w:color w:val="000000"/>
        </w:rPr>
        <w:t xml:space="preserve">30. </w:t>
      </w:r>
      <w:r w:rsidRPr="0010345F">
        <w:rPr>
          <w:color w:val="000000"/>
        </w:rPr>
        <w:tab/>
        <w:t xml:space="preserve">Rozo M, Gronvall GK. The Reemergent 1977 H1N1 Strain and the Gain-of-Function Debate. mBio. 2015 Sep 1;6(4):e01013-15. </w:t>
      </w:r>
    </w:p>
    <w:p w14:paraId="7631BF25" w14:textId="77777777" w:rsidR="0010345F" w:rsidRPr="0010345F" w:rsidRDefault="0010345F" w:rsidP="0010345F">
      <w:pPr>
        <w:pStyle w:val="Bibliography"/>
        <w:rPr>
          <w:color w:val="000000"/>
        </w:rPr>
      </w:pPr>
      <w:r w:rsidRPr="0010345F">
        <w:rPr>
          <w:color w:val="000000"/>
        </w:rPr>
        <w:t xml:space="preserve">31. </w:t>
      </w:r>
      <w:r w:rsidRPr="0010345F">
        <w:rPr>
          <w:color w:val="000000"/>
        </w:rPr>
        <w:tab/>
        <w:t xml:space="preserve">Nakajima K, Desselberger U, Palese P. Recent human influenza A (H1N1) viruses are closely related genetically to strains isolated in 1950. Nature. 1978 Jul;274(5669):334. </w:t>
      </w:r>
    </w:p>
    <w:p w14:paraId="6D7EEA12" w14:textId="77777777" w:rsidR="0010345F" w:rsidRPr="0010345F" w:rsidRDefault="0010345F" w:rsidP="0010345F">
      <w:pPr>
        <w:pStyle w:val="Bibliography"/>
        <w:rPr>
          <w:color w:val="000000"/>
        </w:rPr>
      </w:pPr>
      <w:r w:rsidRPr="0010345F">
        <w:rPr>
          <w:color w:val="000000"/>
        </w:rPr>
        <w:t xml:space="preserve">32. </w:t>
      </w:r>
      <w:r w:rsidRPr="0010345F">
        <w:rPr>
          <w:color w:val="000000"/>
        </w:rPr>
        <w:tab/>
        <w:t xml:space="preserve">Palache A, Oriol-Mathieu V, Fino M, Xydia-Charmanta M. Seasonal influenza vaccine dose distribution in 195 countries (2004–2013): Little progress in estimated global vaccination coverage. Vaccine. 2015 Oct 13;33(42):5598–605. </w:t>
      </w:r>
    </w:p>
    <w:p w14:paraId="38E6A9A7" w14:textId="77777777" w:rsidR="0010345F" w:rsidRPr="0010345F" w:rsidRDefault="0010345F" w:rsidP="0010345F">
      <w:pPr>
        <w:pStyle w:val="Bibliography"/>
        <w:rPr>
          <w:color w:val="000000"/>
        </w:rPr>
      </w:pPr>
      <w:r w:rsidRPr="0010345F">
        <w:rPr>
          <w:color w:val="000000"/>
        </w:rPr>
        <w:t xml:space="preserve">33. </w:t>
      </w:r>
      <w:r w:rsidRPr="0010345F">
        <w:rPr>
          <w:color w:val="000000"/>
        </w:rPr>
        <w:tab/>
        <w:t xml:space="preserve">van Essen GA, Palache AM, Forleo E, Fedson DS. Influenza vaccination in 2000: recommendations and vaccine use in 50 developed and rapidly developing countries. Vaccine. 2003 May 1;21(16):1780–5. </w:t>
      </w:r>
    </w:p>
    <w:p w14:paraId="040741EA" w14:textId="77777777" w:rsidR="0010345F" w:rsidRPr="0010345F" w:rsidRDefault="0010345F" w:rsidP="0010345F">
      <w:pPr>
        <w:pStyle w:val="Bibliography"/>
        <w:rPr>
          <w:color w:val="000000"/>
        </w:rPr>
      </w:pPr>
      <w:r w:rsidRPr="0010345F">
        <w:rPr>
          <w:color w:val="000000"/>
        </w:rPr>
        <w:t xml:space="preserve">34. </w:t>
      </w:r>
      <w:r w:rsidRPr="0010345F">
        <w:rPr>
          <w:color w:val="000000"/>
        </w:rPr>
        <w:tab/>
        <w:t>WHO | FluNet [Internet]. WHO. [cited 2019 Apr 15]. Available from: http://www.who.int/influenza/gisrs_laboratory/flunet/en/</w:t>
      </w:r>
    </w:p>
    <w:p w14:paraId="2578641C" w14:textId="77777777" w:rsidR="0010345F" w:rsidRPr="0010345F" w:rsidRDefault="0010345F" w:rsidP="0010345F">
      <w:pPr>
        <w:pStyle w:val="Bibliography"/>
        <w:rPr>
          <w:color w:val="000000"/>
        </w:rPr>
      </w:pPr>
      <w:r w:rsidRPr="0010345F">
        <w:rPr>
          <w:color w:val="000000"/>
        </w:rPr>
        <w:t xml:space="preserve">35. </w:t>
      </w:r>
      <w:r w:rsidRPr="0010345F">
        <w:rPr>
          <w:color w:val="000000"/>
        </w:rPr>
        <w:tab/>
        <w:t>FluView Interactive | CDC [Internet]. 2018 [cited 2019 Apr 15]. Available from: https://www.cdc.gov/flu/weekly/fluviewinteractive.htm</w:t>
      </w:r>
    </w:p>
    <w:p w14:paraId="16A53F32" w14:textId="77777777" w:rsidR="0010345F" w:rsidRPr="0010345F" w:rsidRDefault="0010345F" w:rsidP="0010345F">
      <w:pPr>
        <w:pStyle w:val="Bibliography"/>
        <w:rPr>
          <w:color w:val="000000"/>
        </w:rPr>
      </w:pPr>
      <w:r w:rsidRPr="0010345F">
        <w:rPr>
          <w:color w:val="000000"/>
        </w:rPr>
        <w:t xml:space="preserve">36. </w:t>
      </w:r>
      <w:r w:rsidRPr="0010345F">
        <w:rPr>
          <w:color w:val="000000"/>
        </w:rPr>
        <w:tab/>
        <w:t xml:space="preserve">Bogner P, Capua I, Lipman DJ, Cox NJ. A global initiative on sharing avian flu data. Nature. 2006 Aug;442(7106):981. </w:t>
      </w:r>
    </w:p>
    <w:p w14:paraId="5C761D68" w14:textId="77777777" w:rsidR="0010345F" w:rsidRPr="0010345F" w:rsidRDefault="0010345F" w:rsidP="0010345F">
      <w:pPr>
        <w:pStyle w:val="Bibliography"/>
        <w:rPr>
          <w:color w:val="000000"/>
        </w:rPr>
      </w:pPr>
      <w:r w:rsidRPr="0010345F">
        <w:rPr>
          <w:color w:val="000000"/>
        </w:rPr>
        <w:t xml:space="preserve">37. </w:t>
      </w:r>
      <w:r w:rsidRPr="0010345F">
        <w:rPr>
          <w:color w:val="000000"/>
        </w:rPr>
        <w:tab/>
        <w:t>Sagulenko P, Puller V, Neher RA. TreeTime: Maximum-likelihood phylodynamic analysis. Virus Evol [Internet]. 2018 Jan 8 [cited 2019 Apr 12];4(1). Available from: https://www.ncbi.nlm.nih.gov/pmc/articles/PMC5758920/</w:t>
      </w:r>
    </w:p>
    <w:p w14:paraId="3A52FA1F" w14:textId="77777777" w:rsidR="0010345F" w:rsidRPr="0010345F" w:rsidRDefault="0010345F" w:rsidP="0010345F">
      <w:pPr>
        <w:pStyle w:val="Bibliography"/>
        <w:rPr>
          <w:color w:val="000000"/>
        </w:rPr>
      </w:pPr>
      <w:r w:rsidRPr="0010345F">
        <w:rPr>
          <w:color w:val="000000"/>
        </w:rPr>
        <w:t xml:space="preserve">38. </w:t>
      </w:r>
      <w:r w:rsidRPr="0010345F">
        <w:rPr>
          <w:color w:val="000000"/>
        </w:rPr>
        <w:tab/>
        <w:t xml:space="preserve">Gagnon A, Acosta E, Miller MS. Reporting and evaluating influenza virus surveillance data: An argument for incidence by single year of age. Vaccine. 2018 Oct 8;36(42):6249–52. </w:t>
      </w:r>
    </w:p>
    <w:p w14:paraId="1C523AD9" w14:textId="77777777" w:rsidR="0010345F" w:rsidRPr="0010345F" w:rsidRDefault="0010345F" w:rsidP="0010345F">
      <w:pPr>
        <w:pStyle w:val="Bibliography"/>
        <w:rPr>
          <w:color w:val="000000"/>
        </w:rPr>
      </w:pPr>
      <w:r w:rsidRPr="0010345F">
        <w:rPr>
          <w:color w:val="000000"/>
        </w:rPr>
        <w:t xml:space="preserve">39. </w:t>
      </w:r>
      <w:r w:rsidRPr="0010345F">
        <w:rPr>
          <w:color w:val="000000"/>
        </w:rPr>
        <w:tab/>
        <w:t xml:space="preserve">Dushoff J, Plotkin JB, Viboud C, Earn DJD, Simonsen L. Mortality due to Influenza in the United States—An Annualized Regression Approach Using Multiple-Cause Mortality Data. Am J Epidemiol. 2006 Jan 15;163(2):181–7. </w:t>
      </w:r>
    </w:p>
    <w:p w14:paraId="19A86A88" w14:textId="77777777" w:rsidR="0010345F" w:rsidRPr="0010345F" w:rsidRDefault="0010345F" w:rsidP="0010345F">
      <w:pPr>
        <w:pStyle w:val="Bibliography"/>
        <w:rPr>
          <w:color w:val="000000"/>
        </w:rPr>
      </w:pPr>
      <w:r w:rsidRPr="0010345F">
        <w:rPr>
          <w:color w:val="000000"/>
        </w:rPr>
        <w:t xml:space="preserve">40. </w:t>
      </w:r>
      <w:r w:rsidRPr="0010345F">
        <w:rPr>
          <w:color w:val="000000"/>
        </w:rPr>
        <w:tab/>
        <w:t xml:space="preserve">Jhung MA, Swerdlow D, Olsen SJ, Jernigan D, Biggerstaff M, Kamimoto L, et al. Epidemiology of 2009 Pandemic Influenza A (H1N1) in the United States. Clin Infect Dis. 2011 Jan 1;52(suppl_1):S13–26. </w:t>
      </w:r>
    </w:p>
    <w:p w14:paraId="6D0B92C2" w14:textId="77777777" w:rsidR="0010345F" w:rsidRPr="0010345F" w:rsidRDefault="0010345F" w:rsidP="0010345F">
      <w:pPr>
        <w:pStyle w:val="Bibliography"/>
        <w:rPr>
          <w:color w:val="000000"/>
        </w:rPr>
      </w:pPr>
      <w:r w:rsidRPr="0010345F">
        <w:rPr>
          <w:color w:val="000000"/>
        </w:rPr>
        <w:t xml:space="preserve">41. </w:t>
      </w:r>
      <w:r w:rsidRPr="0010345F">
        <w:rPr>
          <w:color w:val="000000"/>
        </w:rPr>
        <w:tab/>
        <w:t xml:space="preserve">Bolker BM. Ecological Models and Data in R. Princeton University Press; 2008. 409 p. </w:t>
      </w:r>
    </w:p>
    <w:p w14:paraId="351A7CF8" w14:textId="03C0D910" w:rsidR="00276EA6" w:rsidRPr="00276EA6" w:rsidRDefault="00276EA6" w:rsidP="00D90ADD">
      <w:pPr>
        <w:ind w:firstLine="0"/>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elyn Gostic" w:date="2019-04-16T14:28:00Z" w:initials="KG">
    <w:p w14:paraId="7873E082" w14:textId="2A758361" w:rsidR="00145904" w:rsidRDefault="00145904">
      <w:pPr>
        <w:pStyle w:val="CommentText"/>
      </w:pPr>
      <w:r>
        <w:rPr>
          <w:rStyle w:val="CommentReference"/>
        </w:rPr>
        <w:annotationRef/>
      </w:r>
      <w:r>
        <w:t xml:space="preserve">The </w:t>
      </w:r>
      <w:proofErr w:type="spellStart"/>
      <w:r>
        <w:t>PLoS</w:t>
      </w:r>
      <w:proofErr w:type="spellEnd"/>
      <w:r>
        <w:t xml:space="preserve"> recommended format is the standard:</w:t>
      </w:r>
    </w:p>
    <w:p w14:paraId="0F310210" w14:textId="77777777" w:rsidR="00145904" w:rsidRDefault="00145904">
      <w:pPr>
        <w:pStyle w:val="CommentText"/>
      </w:pPr>
    </w:p>
    <w:p w14:paraId="1204EE43" w14:textId="77777777" w:rsidR="00145904" w:rsidRDefault="00145904">
      <w:pPr>
        <w:pStyle w:val="CommentText"/>
      </w:pPr>
      <w:r>
        <w:t>Abstract</w:t>
      </w:r>
    </w:p>
    <w:p w14:paraId="4DA0F9CB" w14:textId="77777777" w:rsidR="00145904" w:rsidRDefault="00145904">
      <w:pPr>
        <w:pStyle w:val="CommentText"/>
      </w:pPr>
      <w:r>
        <w:t>Intro</w:t>
      </w:r>
    </w:p>
    <w:p w14:paraId="011EF81F" w14:textId="77777777" w:rsidR="00145904" w:rsidRDefault="00145904">
      <w:pPr>
        <w:pStyle w:val="CommentText"/>
      </w:pPr>
      <w:r>
        <w:t>Results</w:t>
      </w:r>
    </w:p>
    <w:p w14:paraId="4410FDF9" w14:textId="77777777" w:rsidR="00145904" w:rsidRDefault="00145904">
      <w:pPr>
        <w:pStyle w:val="CommentText"/>
      </w:pPr>
      <w:r>
        <w:t>Discussion</w:t>
      </w:r>
    </w:p>
    <w:p w14:paraId="51FE453B" w14:textId="77777777" w:rsidR="00145904" w:rsidRDefault="00145904">
      <w:pPr>
        <w:pStyle w:val="CommentText"/>
      </w:pPr>
      <w:r>
        <w:t>Methods</w:t>
      </w:r>
    </w:p>
    <w:p w14:paraId="3D32FBDB" w14:textId="77777777" w:rsidR="00145904" w:rsidRDefault="00145904">
      <w:pPr>
        <w:pStyle w:val="CommentText"/>
      </w:pPr>
    </w:p>
    <w:p w14:paraId="34EA4991" w14:textId="77777777" w:rsidR="00145904" w:rsidRDefault="00145904">
      <w:pPr>
        <w:pStyle w:val="CommentText"/>
      </w:pPr>
    </w:p>
    <w:p w14:paraId="71AE1041" w14:textId="77777777" w:rsidR="00145904" w:rsidRDefault="00145904">
      <w:pPr>
        <w:pStyle w:val="CommentText"/>
      </w:pPr>
      <w:r>
        <w:t xml:space="preserve">I was having trouble explaining what we found without putting half the methods section in the results. </w:t>
      </w:r>
      <w:proofErr w:type="gramStart"/>
      <w:r>
        <w:t>So</w:t>
      </w:r>
      <w:proofErr w:type="gramEnd"/>
      <w:r>
        <w:t xml:space="preserve"> Jamie suggested I add these two non-standard sections, “The Data” and “The Model”</w:t>
      </w:r>
    </w:p>
    <w:p w14:paraId="069575A3" w14:textId="77777777" w:rsidR="00145904" w:rsidRDefault="00145904">
      <w:pPr>
        <w:pStyle w:val="CommentText"/>
      </w:pPr>
    </w:p>
    <w:p w14:paraId="15AE6F96" w14:textId="5B0021AB" w:rsidR="00145904" w:rsidRDefault="00145904">
      <w:pPr>
        <w:pStyle w:val="CommentText"/>
      </w:pPr>
      <w:r>
        <w:t>I’m open to feedback on structure, but after a great deal of rearranging, I think this is the best approach I’ve tried.</w:t>
      </w:r>
    </w:p>
  </w:comment>
  <w:comment w:id="2" w:author="Katelyn Gostic" w:date="2019-04-12T10:48:00Z" w:initials="KG">
    <w:p w14:paraId="1F2B4AF2" w14:textId="10AF1DBD" w:rsidR="00145904" w:rsidRDefault="00145904">
      <w:pPr>
        <w:pStyle w:val="CommentText"/>
      </w:pPr>
      <w:r>
        <w:rPr>
          <w:rStyle w:val="CommentReference"/>
        </w:rPr>
        <w:annotationRef/>
      </w:r>
      <w:r>
        <w:t>Detail needed?</w:t>
      </w:r>
    </w:p>
  </w:comment>
  <w:comment w:id="3" w:author="Katelyn Gostic" w:date="2019-04-16T14:27:00Z" w:initials="KG">
    <w:p w14:paraId="1EED67F6" w14:textId="77777777" w:rsidR="00145904" w:rsidRDefault="00145904">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145904" w:rsidRDefault="00145904">
      <w:pPr>
        <w:pStyle w:val="CommentText"/>
      </w:pPr>
    </w:p>
    <w:p w14:paraId="75FD9209" w14:textId="77777777" w:rsidR="00145904" w:rsidRDefault="00145904">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145904" w:rsidRDefault="00145904">
      <w:pPr>
        <w:pStyle w:val="CommentText"/>
      </w:pPr>
    </w:p>
    <w:p w14:paraId="6BB57410" w14:textId="77777777" w:rsidR="00145904" w:rsidRDefault="00145904">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145904" w:rsidRDefault="00145904">
      <w:pPr>
        <w:pStyle w:val="CommentText"/>
      </w:pPr>
    </w:p>
    <w:p w14:paraId="484A41BA" w14:textId="53B7C142" w:rsidR="00145904" w:rsidRDefault="00145904">
      <w:pPr>
        <w:pStyle w:val="CommentText"/>
      </w:pPr>
      <w:r>
        <w:t xml:space="preserve">Please let me know if anyone has strong opinions. I could re-do this before </w:t>
      </w:r>
      <w:proofErr w:type="gramStart"/>
      <w:r>
        <w:t>submission .</w:t>
      </w:r>
      <w:proofErr w:type="gramEnd"/>
    </w:p>
  </w:comment>
  <w:comment w:id="4" w:author="Katelyn Gostic" w:date="2019-04-15T10:04:00Z" w:initials="KG">
    <w:p w14:paraId="78F32AF1" w14:textId="6443C781" w:rsidR="00145904" w:rsidRDefault="00145904">
      <w:pPr>
        <w:pStyle w:val="CommentText"/>
      </w:pPr>
      <w:r>
        <w:rPr>
          <w:rStyle w:val="CommentReference"/>
        </w:rPr>
        <w:annotationRef/>
      </w:r>
      <w:r>
        <w:t>Should I ditch Figs. S6-S7 (alternate smoothing parameters, INSIGHT data)? They are kind of redundant. Fig. S3 shows alt. smoothing of AZ data.</w:t>
      </w:r>
    </w:p>
  </w:comment>
  <w:comment w:id="5" w:author="Katelyn Gostic" w:date="2019-04-11T08:19:00Z" w:initials="KG">
    <w:p w14:paraId="2B82AF28" w14:textId="77777777" w:rsidR="00145904" w:rsidRDefault="00145904">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145904" w:rsidRDefault="00145904">
      <w:pPr>
        <w:pStyle w:val="CommentText"/>
      </w:pPr>
    </w:p>
    <w:p w14:paraId="562C8080" w14:textId="77524555" w:rsidR="00145904" w:rsidRDefault="00145904">
      <w:pPr>
        <w:pStyle w:val="CommentText"/>
      </w:pPr>
      <w:r>
        <w:t>I don’t think these within-model patterns are the core message.</w:t>
      </w:r>
    </w:p>
  </w:comment>
  <w:comment w:id="6" w:author="Katelyn Gostic" w:date="2019-04-11T08:37:00Z" w:initials="KG">
    <w:p w14:paraId="730DD570" w14:textId="244F8E30" w:rsidR="00145904" w:rsidRDefault="00145904">
      <w:pPr>
        <w:pStyle w:val="CommentText"/>
      </w:pPr>
      <w:r>
        <w:rPr>
          <w:rStyle w:val="CommentReference"/>
        </w:rPr>
        <w:annotationRef/>
      </w:r>
      <w:r>
        <w:t>Methods?</w:t>
      </w:r>
    </w:p>
  </w:comment>
  <w:comment w:id="7" w:author="Katelyn Gostic" w:date="2019-04-15T10:34:00Z" w:initials="KG">
    <w:p w14:paraId="5AF6C0E0" w14:textId="2B44070C" w:rsidR="00145904" w:rsidRDefault="00145904">
      <w:pPr>
        <w:pStyle w:val="CommentText"/>
      </w:pPr>
      <w:r>
        <w:rPr>
          <w:rStyle w:val="CommentReference"/>
        </w:rPr>
        <w:annotationRef/>
      </w:r>
      <w:r>
        <w:t xml:space="preserve">Do I need to define </w:t>
      </w:r>
      <w:proofErr w:type="gramStart"/>
      <w:r>
        <w:t>this?:</w:t>
      </w:r>
      <w:proofErr w:type="gramEnd"/>
    </w:p>
    <w:p w14:paraId="37C09E19" w14:textId="77777777" w:rsidR="00145904" w:rsidRDefault="00145904">
      <w:pPr>
        <w:pStyle w:val="CommentText"/>
      </w:pPr>
    </w:p>
    <w:p w14:paraId="4FD80541" w14:textId="737E080F" w:rsidR="00145904" w:rsidRDefault="00145904">
      <w:pPr>
        <w:pStyle w:val="CommentText"/>
      </w:pPr>
      <w:r>
        <w:t>The “antigenic distance” between two strains, as mapped in Euclidian space, or on a phylogenetic tree, can be used as a proxy for immune cross-reactivity.</w:t>
      </w:r>
    </w:p>
  </w:comment>
  <w:comment w:id="8" w:author="Katelyn Gostic" w:date="2019-04-12T12:16:00Z" w:initials="KG">
    <w:p w14:paraId="390B8387" w14:textId="77777777" w:rsidR="00145904" w:rsidRDefault="00145904" w:rsidP="007D766D">
      <w:pPr>
        <w:pStyle w:val="CommentText"/>
        <w:ind w:firstLine="0"/>
      </w:pPr>
      <w:r>
        <w:rPr>
          <w:rStyle w:val="CommentReference"/>
        </w:rPr>
        <w:annotationRef/>
      </w:r>
      <w:r>
        <w:t>Does this paragraph seem out of place?</w:t>
      </w:r>
    </w:p>
    <w:p w14:paraId="76B99F49" w14:textId="77777777" w:rsidR="00145904" w:rsidRDefault="00145904" w:rsidP="007D766D">
      <w:pPr>
        <w:pStyle w:val="CommentText"/>
        <w:ind w:firstLine="0"/>
      </w:pPr>
    </w:p>
    <w:p w14:paraId="0EB5F6D4" w14:textId="6BF40E1B" w:rsidR="00145904" w:rsidRDefault="00145904" w:rsidP="007D766D">
      <w:pPr>
        <w:pStyle w:val="CommentText"/>
        <w:ind w:firstLine="0"/>
      </w:pPr>
      <w:r>
        <w:t>Not sure if these statements are essential.</w:t>
      </w:r>
    </w:p>
  </w:comment>
  <w:comment w:id="9" w:author="Katelyn Gostic" w:date="2019-04-12T11:45:00Z" w:initials="KG">
    <w:p w14:paraId="292693FC" w14:textId="7BED2CE4" w:rsidR="00145904" w:rsidRDefault="00145904" w:rsidP="008F1F78">
      <w:r>
        <w:rPr>
          <w:rStyle w:val="CommentReference"/>
        </w:rPr>
        <w:annotationRef/>
      </w:r>
      <w:r>
        <w:t>I cut this paragraph, because it seemed too in the weeds, but could add some or all of it back in if you all think these ideas are important.</w:t>
      </w:r>
    </w:p>
    <w:p w14:paraId="7187A514" w14:textId="77777777" w:rsidR="00145904" w:rsidRDefault="00145904" w:rsidP="008F1F78"/>
    <w:p w14:paraId="510323B2" w14:textId="4DA9434C" w:rsidR="00145904" w:rsidRPr="008F1F78" w:rsidRDefault="00145904"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145904" w:rsidRDefault="00145904">
      <w:pPr>
        <w:pStyle w:val="CommentText"/>
      </w:pPr>
    </w:p>
  </w:comment>
  <w:comment w:id="10" w:author="Katelyn Gostic" w:date="2019-04-16T15:26:00Z" w:initials="KG">
    <w:p w14:paraId="0941B910" w14:textId="08D983A3" w:rsidR="00145904" w:rsidRDefault="00145904">
      <w:pPr>
        <w:pStyle w:val="CommentText"/>
      </w:pPr>
      <w:r>
        <w:rPr>
          <w:rStyle w:val="CommentReference"/>
        </w:rPr>
        <w:annotationRef/>
      </w:r>
      <w:r>
        <w:t>Is this clear?</w:t>
      </w:r>
    </w:p>
  </w:comment>
  <w:comment w:id="11" w:author="Katelyn Gostic" w:date="2019-04-16T15:36:00Z" w:initials="KG">
    <w:p w14:paraId="3EE3EC95" w14:textId="612F84C7" w:rsidR="00145904" w:rsidRDefault="00145904">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12" w:author="Katelyn Gostic" w:date="2019-04-10T16:41:00Z" w:initials="KG">
    <w:p w14:paraId="7D622A0E" w14:textId="3CA0D091" w:rsidR="00145904" w:rsidRDefault="00145904" w:rsidP="00C012F4">
      <w:pPr>
        <w:pStyle w:val="CommentText"/>
      </w:pPr>
      <w:r>
        <w:rPr>
          <w:rStyle w:val="CommentReference"/>
        </w:rPr>
        <w:annotationRef/>
      </w:r>
      <w:r w:rsidR="00DE08CF">
        <w:rPr>
          <w:rStyle w:val="CommentReference"/>
        </w:rPr>
        <w:t>Need to ask Shane and Rebecca if this is ok.</w:t>
      </w:r>
    </w:p>
  </w:comment>
  <w:comment w:id="13" w:author="Katelyn Gostic" w:date="2019-04-16T16:07:00Z" w:initials="KG">
    <w:p w14:paraId="3718DE7A" w14:textId="4B4ED31C" w:rsidR="00FC0982" w:rsidRDefault="00FC0982">
      <w:pPr>
        <w:pStyle w:val="CommentText"/>
      </w:pPr>
      <w:r>
        <w:rPr>
          <w:rStyle w:val="CommentReference"/>
        </w:rPr>
        <w:annotationRef/>
      </w:r>
      <w:proofErr w:type="spellStart"/>
      <w:r>
        <w:t>PLoS</w:t>
      </w:r>
      <w:proofErr w:type="spellEnd"/>
      <w:r>
        <w:t xml:space="preserve"> requires deposition of all datasets, so </w:t>
      </w:r>
      <w:r w:rsidR="00DE08CF">
        <w:t>we should discuss policies with the INSIGHT 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AE6F96" w15:done="0"/>
  <w15:commentEx w15:paraId="1F2B4AF2" w15:done="0"/>
  <w15:commentEx w15:paraId="484A41BA" w15:done="0"/>
  <w15:commentEx w15:paraId="78F32AF1" w15:done="0"/>
  <w15:commentEx w15:paraId="562C8080" w15:done="0"/>
  <w15:commentEx w15:paraId="730DD570" w15:done="0"/>
  <w15:commentEx w15:paraId="4FD80541" w15:done="0"/>
  <w15:commentEx w15:paraId="0EB5F6D4" w15:done="0"/>
  <w15:commentEx w15:paraId="019B2D8F" w15:done="0"/>
  <w15:commentEx w15:paraId="0941B910" w15:done="0"/>
  <w15:commentEx w15:paraId="3EE3EC95"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AE6F96" w16cid:durableId="206064F6"/>
  <w16cid:commentId w16cid:paraId="1F2B4AF2" w16cid:durableId="205AEB62"/>
  <w16cid:commentId w16cid:paraId="484A41BA" w16cid:durableId="206064DC"/>
  <w16cid:commentId w16cid:paraId="78F32AF1" w16cid:durableId="205ED5C6"/>
  <w16cid:commentId w16cid:paraId="562C8080" w16cid:durableId="20597717"/>
  <w16cid:commentId w16cid:paraId="730DD570" w16cid:durableId="20597B5F"/>
  <w16cid:commentId w16cid:paraId="4FD80541" w16cid:durableId="205EDCAD"/>
  <w16cid:commentId w16cid:paraId="0EB5F6D4" w16cid:durableId="205B0032"/>
  <w16cid:commentId w16cid:paraId="019B2D8F" w16cid:durableId="205AF8E1"/>
  <w16cid:commentId w16cid:paraId="0941B910" w16cid:durableId="20607288"/>
  <w16cid:commentId w16cid:paraId="3EE3EC95" w16cid:durableId="2060750E"/>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DE6F12" w14:textId="77777777" w:rsidR="00EB3C04" w:rsidRDefault="00EB3C04" w:rsidP="00657DC4">
      <w:pPr>
        <w:spacing w:line="240" w:lineRule="auto"/>
      </w:pPr>
      <w:r>
        <w:separator/>
      </w:r>
    </w:p>
  </w:endnote>
  <w:endnote w:type="continuationSeparator" w:id="0">
    <w:p w14:paraId="20A28C95" w14:textId="77777777" w:rsidR="00EB3C04" w:rsidRDefault="00EB3C04"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944CF" w14:textId="77777777" w:rsidR="00EB3C04" w:rsidRDefault="00EB3C04" w:rsidP="00657DC4">
      <w:pPr>
        <w:spacing w:line="240" w:lineRule="auto"/>
      </w:pPr>
      <w:r>
        <w:separator/>
      </w:r>
    </w:p>
  </w:footnote>
  <w:footnote w:type="continuationSeparator" w:id="0">
    <w:p w14:paraId="2CA8B41C" w14:textId="77777777" w:rsidR="00EB3C04" w:rsidRDefault="00EB3C04"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0BCC"/>
    <w:rsid w:val="00004079"/>
    <w:rsid w:val="00004800"/>
    <w:rsid w:val="00010DB3"/>
    <w:rsid w:val="000134F2"/>
    <w:rsid w:val="00020923"/>
    <w:rsid w:val="0002311C"/>
    <w:rsid w:val="000249D2"/>
    <w:rsid w:val="00025920"/>
    <w:rsid w:val="000279CC"/>
    <w:rsid w:val="00027C8C"/>
    <w:rsid w:val="00043B30"/>
    <w:rsid w:val="00044271"/>
    <w:rsid w:val="00053092"/>
    <w:rsid w:val="00057D81"/>
    <w:rsid w:val="0006047B"/>
    <w:rsid w:val="00080DF5"/>
    <w:rsid w:val="00090E68"/>
    <w:rsid w:val="0009422F"/>
    <w:rsid w:val="000A58C5"/>
    <w:rsid w:val="000A60EF"/>
    <w:rsid w:val="000A7C38"/>
    <w:rsid w:val="000B1313"/>
    <w:rsid w:val="000C5BA0"/>
    <w:rsid w:val="000F6F65"/>
    <w:rsid w:val="00101D12"/>
    <w:rsid w:val="0010345F"/>
    <w:rsid w:val="001156DE"/>
    <w:rsid w:val="00116A67"/>
    <w:rsid w:val="001243A4"/>
    <w:rsid w:val="00130F28"/>
    <w:rsid w:val="00134CED"/>
    <w:rsid w:val="00135F7B"/>
    <w:rsid w:val="00141A74"/>
    <w:rsid w:val="00141DDB"/>
    <w:rsid w:val="001446BC"/>
    <w:rsid w:val="00145904"/>
    <w:rsid w:val="001533AF"/>
    <w:rsid w:val="0016048C"/>
    <w:rsid w:val="001717DC"/>
    <w:rsid w:val="001857FE"/>
    <w:rsid w:val="00191293"/>
    <w:rsid w:val="0019181F"/>
    <w:rsid w:val="001929DE"/>
    <w:rsid w:val="001A1404"/>
    <w:rsid w:val="001A7DA9"/>
    <w:rsid w:val="001B0E3E"/>
    <w:rsid w:val="001B5155"/>
    <w:rsid w:val="001B612B"/>
    <w:rsid w:val="001C10EE"/>
    <w:rsid w:val="001C744D"/>
    <w:rsid w:val="001D4FC6"/>
    <w:rsid w:val="001F6718"/>
    <w:rsid w:val="00201103"/>
    <w:rsid w:val="00204C88"/>
    <w:rsid w:val="0021176C"/>
    <w:rsid w:val="002511E6"/>
    <w:rsid w:val="0025230C"/>
    <w:rsid w:val="00254C2E"/>
    <w:rsid w:val="002604A9"/>
    <w:rsid w:val="0026097F"/>
    <w:rsid w:val="00263E35"/>
    <w:rsid w:val="0026439E"/>
    <w:rsid w:val="00264636"/>
    <w:rsid w:val="00274F1C"/>
    <w:rsid w:val="00276EA6"/>
    <w:rsid w:val="002971D6"/>
    <w:rsid w:val="002A0C29"/>
    <w:rsid w:val="002B6E69"/>
    <w:rsid w:val="002B7093"/>
    <w:rsid w:val="002C0019"/>
    <w:rsid w:val="002D7D40"/>
    <w:rsid w:val="002E2793"/>
    <w:rsid w:val="002F0983"/>
    <w:rsid w:val="0030589E"/>
    <w:rsid w:val="00311582"/>
    <w:rsid w:val="0031494E"/>
    <w:rsid w:val="003175A4"/>
    <w:rsid w:val="00317856"/>
    <w:rsid w:val="00333BD4"/>
    <w:rsid w:val="0033762F"/>
    <w:rsid w:val="0034104C"/>
    <w:rsid w:val="00354A5C"/>
    <w:rsid w:val="00370439"/>
    <w:rsid w:val="00374483"/>
    <w:rsid w:val="00375762"/>
    <w:rsid w:val="00375FB7"/>
    <w:rsid w:val="003861AD"/>
    <w:rsid w:val="003A0592"/>
    <w:rsid w:val="003A18BB"/>
    <w:rsid w:val="003B1129"/>
    <w:rsid w:val="003B229C"/>
    <w:rsid w:val="003B4553"/>
    <w:rsid w:val="003B63E9"/>
    <w:rsid w:val="003E7319"/>
    <w:rsid w:val="00404084"/>
    <w:rsid w:val="00415A75"/>
    <w:rsid w:val="00424A99"/>
    <w:rsid w:val="00434B26"/>
    <w:rsid w:val="00436E33"/>
    <w:rsid w:val="00447193"/>
    <w:rsid w:val="004568B5"/>
    <w:rsid w:val="00463D56"/>
    <w:rsid w:val="00467547"/>
    <w:rsid w:val="00472895"/>
    <w:rsid w:val="004840A3"/>
    <w:rsid w:val="004918B3"/>
    <w:rsid w:val="004A488E"/>
    <w:rsid w:val="004B4E62"/>
    <w:rsid w:val="004B7167"/>
    <w:rsid w:val="004B727D"/>
    <w:rsid w:val="004C2AB7"/>
    <w:rsid w:val="004C7478"/>
    <w:rsid w:val="004E52C4"/>
    <w:rsid w:val="004E6708"/>
    <w:rsid w:val="004F5A58"/>
    <w:rsid w:val="004F644E"/>
    <w:rsid w:val="005008B8"/>
    <w:rsid w:val="0050423B"/>
    <w:rsid w:val="005376A4"/>
    <w:rsid w:val="00540462"/>
    <w:rsid w:val="0054347A"/>
    <w:rsid w:val="00552A46"/>
    <w:rsid w:val="00572094"/>
    <w:rsid w:val="005738F7"/>
    <w:rsid w:val="005869F2"/>
    <w:rsid w:val="00587E40"/>
    <w:rsid w:val="00597E18"/>
    <w:rsid w:val="005A436E"/>
    <w:rsid w:val="005B01EB"/>
    <w:rsid w:val="005B2DFA"/>
    <w:rsid w:val="005C2BF3"/>
    <w:rsid w:val="005C5CDD"/>
    <w:rsid w:val="005C6797"/>
    <w:rsid w:val="005D38D0"/>
    <w:rsid w:val="005E69EB"/>
    <w:rsid w:val="005E7CCE"/>
    <w:rsid w:val="005F29DF"/>
    <w:rsid w:val="005F4A47"/>
    <w:rsid w:val="005F5F36"/>
    <w:rsid w:val="00600C36"/>
    <w:rsid w:val="006078C7"/>
    <w:rsid w:val="006158C9"/>
    <w:rsid w:val="00622512"/>
    <w:rsid w:val="006248A3"/>
    <w:rsid w:val="00631C1E"/>
    <w:rsid w:val="006546BE"/>
    <w:rsid w:val="00657DC4"/>
    <w:rsid w:val="00680139"/>
    <w:rsid w:val="00697A38"/>
    <w:rsid w:val="006A52F7"/>
    <w:rsid w:val="006A6DA3"/>
    <w:rsid w:val="006B1D0B"/>
    <w:rsid w:val="006C54C9"/>
    <w:rsid w:val="006C5593"/>
    <w:rsid w:val="006E4B7E"/>
    <w:rsid w:val="006F10B0"/>
    <w:rsid w:val="007026BE"/>
    <w:rsid w:val="007061B4"/>
    <w:rsid w:val="00720C60"/>
    <w:rsid w:val="007304EA"/>
    <w:rsid w:val="00734EAB"/>
    <w:rsid w:val="00750183"/>
    <w:rsid w:val="00750A62"/>
    <w:rsid w:val="00770F6B"/>
    <w:rsid w:val="007841D5"/>
    <w:rsid w:val="00787FCB"/>
    <w:rsid w:val="00794B7F"/>
    <w:rsid w:val="007A08D5"/>
    <w:rsid w:val="007C1F6F"/>
    <w:rsid w:val="007D766D"/>
    <w:rsid w:val="007F6295"/>
    <w:rsid w:val="00802B48"/>
    <w:rsid w:val="00812530"/>
    <w:rsid w:val="00812FA4"/>
    <w:rsid w:val="008170EE"/>
    <w:rsid w:val="00834A71"/>
    <w:rsid w:val="008365EC"/>
    <w:rsid w:val="00857387"/>
    <w:rsid w:val="00871899"/>
    <w:rsid w:val="00871931"/>
    <w:rsid w:val="00872C2F"/>
    <w:rsid w:val="008826B3"/>
    <w:rsid w:val="00886856"/>
    <w:rsid w:val="008C04AA"/>
    <w:rsid w:val="008C33D6"/>
    <w:rsid w:val="008F1F78"/>
    <w:rsid w:val="008F224C"/>
    <w:rsid w:val="008F4B08"/>
    <w:rsid w:val="009037CC"/>
    <w:rsid w:val="009154A6"/>
    <w:rsid w:val="00921028"/>
    <w:rsid w:val="00923C67"/>
    <w:rsid w:val="00927D2E"/>
    <w:rsid w:val="00930D53"/>
    <w:rsid w:val="00931ADB"/>
    <w:rsid w:val="009555CB"/>
    <w:rsid w:val="00955C83"/>
    <w:rsid w:val="00966788"/>
    <w:rsid w:val="009724A4"/>
    <w:rsid w:val="00982FC6"/>
    <w:rsid w:val="00985FB5"/>
    <w:rsid w:val="00986CDC"/>
    <w:rsid w:val="009A3824"/>
    <w:rsid w:val="009B4937"/>
    <w:rsid w:val="009B5ACC"/>
    <w:rsid w:val="009D0923"/>
    <w:rsid w:val="009E4ACD"/>
    <w:rsid w:val="009E7961"/>
    <w:rsid w:val="009E7B69"/>
    <w:rsid w:val="009F0C16"/>
    <w:rsid w:val="00A00944"/>
    <w:rsid w:val="00A05ACC"/>
    <w:rsid w:val="00A070B6"/>
    <w:rsid w:val="00A12E9F"/>
    <w:rsid w:val="00A225FF"/>
    <w:rsid w:val="00A22713"/>
    <w:rsid w:val="00A40146"/>
    <w:rsid w:val="00A4473E"/>
    <w:rsid w:val="00A6279B"/>
    <w:rsid w:val="00A66228"/>
    <w:rsid w:val="00A70842"/>
    <w:rsid w:val="00A74679"/>
    <w:rsid w:val="00A806B4"/>
    <w:rsid w:val="00A91633"/>
    <w:rsid w:val="00A94BB8"/>
    <w:rsid w:val="00AA1584"/>
    <w:rsid w:val="00AA276D"/>
    <w:rsid w:val="00AA5A95"/>
    <w:rsid w:val="00AB71DA"/>
    <w:rsid w:val="00AC40CF"/>
    <w:rsid w:val="00AC7D23"/>
    <w:rsid w:val="00AC7F4B"/>
    <w:rsid w:val="00AD1DAF"/>
    <w:rsid w:val="00AF06AA"/>
    <w:rsid w:val="00AF6BE1"/>
    <w:rsid w:val="00AF7F25"/>
    <w:rsid w:val="00B05FF2"/>
    <w:rsid w:val="00B11042"/>
    <w:rsid w:val="00B15E4C"/>
    <w:rsid w:val="00B20431"/>
    <w:rsid w:val="00B26E78"/>
    <w:rsid w:val="00B32311"/>
    <w:rsid w:val="00B42541"/>
    <w:rsid w:val="00B47D8A"/>
    <w:rsid w:val="00B52FEA"/>
    <w:rsid w:val="00B80B72"/>
    <w:rsid w:val="00B81D4B"/>
    <w:rsid w:val="00B93BD9"/>
    <w:rsid w:val="00B972D9"/>
    <w:rsid w:val="00BA4AC4"/>
    <w:rsid w:val="00BB3160"/>
    <w:rsid w:val="00BB3F5B"/>
    <w:rsid w:val="00BB5BA8"/>
    <w:rsid w:val="00BB6F82"/>
    <w:rsid w:val="00BE634D"/>
    <w:rsid w:val="00BF2E00"/>
    <w:rsid w:val="00C012F4"/>
    <w:rsid w:val="00C02DB8"/>
    <w:rsid w:val="00C02E9F"/>
    <w:rsid w:val="00C141BD"/>
    <w:rsid w:val="00C32268"/>
    <w:rsid w:val="00C34550"/>
    <w:rsid w:val="00C36A19"/>
    <w:rsid w:val="00C436B3"/>
    <w:rsid w:val="00C52709"/>
    <w:rsid w:val="00C559A8"/>
    <w:rsid w:val="00C57590"/>
    <w:rsid w:val="00C66B46"/>
    <w:rsid w:val="00C678EA"/>
    <w:rsid w:val="00C7659A"/>
    <w:rsid w:val="00C9194E"/>
    <w:rsid w:val="00C96919"/>
    <w:rsid w:val="00C972AF"/>
    <w:rsid w:val="00CB0303"/>
    <w:rsid w:val="00CC4B5E"/>
    <w:rsid w:val="00CD0116"/>
    <w:rsid w:val="00CD076F"/>
    <w:rsid w:val="00CD07ED"/>
    <w:rsid w:val="00CD3D54"/>
    <w:rsid w:val="00CE3037"/>
    <w:rsid w:val="00CE5C17"/>
    <w:rsid w:val="00CF035D"/>
    <w:rsid w:val="00CF1678"/>
    <w:rsid w:val="00CF3874"/>
    <w:rsid w:val="00CF38C7"/>
    <w:rsid w:val="00CF59BD"/>
    <w:rsid w:val="00D00DD4"/>
    <w:rsid w:val="00D03D67"/>
    <w:rsid w:val="00D040F5"/>
    <w:rsid w:val="00D11C38"/>
    <w:rsid w:val="00D129C8"/>
    <w:rsid w:val="00D1530D"/>
    <w:rsid w:val="00D157B3"/>
    <w:rsid w:val="00D21298"/>
    <w:rsid w:val="00D271E1"/>
    <w:rsid w:val="00D304F6"/>
    <w:rsid w:val="00D3077B"/>
    <w:rsid w:val="00D50243"/>
    <w:rsid w:val="00D6036B"/>
    <w:rsid w:val="00D753F9"/>
    <w:rsid w:val="00D83A50"/>
    <w:rsid w:val="00D90ADD"/>
    <w:rsid w:val="00DA78F3"/>
    <w:rsid w:val="00DB642D"/>
    <w:rsid w:val="00DB69DF"/>
    <w:rsid w:val="00DC0C78"/>
    <w:rsid w:val="00DC1B53"/>
    <w:rsid w:val="00DD464D"/>
    <w:rsid w:val="00DE08CF"/>
    <w:rsid w:val="00DE4B45"/>
    <w:rsid w:val="00DF448B"/>
    <w:rsid w:val="00DF544D"/>
    <w:rsid w:val="00DF55B3"/>
    <w:rsid w:val="00DF5F35"/>
    <w:rsid w:val="00E04A79"/>
    <w:rsid w:val="00E1338D"/>
    <w:rsid w:val="00E46C15"/>
    <w:rsid w:val="00E47429"/>
    <w:rsid w:val="00E50262"/>
    <w:rsid w:val="00E51433"/>
    <w:rsid w:val="00E74BFD"/>
    <w:rsid w:val="00E7753C"/>
    <w:rsid w:val="00E77AEE"/>
    <w:rsid w:val="00E81B5D"/>
    <w:rsid w:val="00E87F7D"/>
    <w:rsid w:val="00E927DF"/>
    <w:rsid w:val="00E97AB8"/>
    <w:rsid w:val="00EB0A82"/>
    <w:rsid w:val="00EB3C04"/>
    <w:rsid w:val="00EB51E4"/>
    <w:rsid w:val="00EC13ED"/>
    <w:rsid w:val="00EC67F1"/>
    <w:rsid w:val="00EE4535"/>
    <w:rsid w:val="00EF4342"/>
    <w:rsid w:val="00F02268"/>
    <w:rsid w:val="00F0421E"/>
    <w:rsid w:val="00F075FF"/>
    <w:rsid w:val="00F50FDC"/>
    <w:rsid w:val="00F51E45"/>
    <w:rsid w:val="00F57CDD"/>
    <w:rsid w:val="00F634D8"/>
    <w:rsid w:val="00F80CC0"/>
    <w:rsid w:val="00F8249F"/>
    <w:rsid w:val="00F91774"/>
    <w:rsid w:val="00FA24F3"/>
    <w:rsid w:val="00FA6504"/>
    <w:rsid w:val="00FC0982"/>
    <w:rsid w:val="00FC0E5A"/>
    <w:rsid w:val="00FD3DB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7</Pages>
  <Words>28586</Words>
  <Characters>162944</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5</cp:revision>
  <dcterms:created xsi:type="dcterms:W3CDTF">2019-04-17T00:12:00Z</dcterms:created>
  <dcterms:modified xsi:type="dcterms:W3CDTF">2019-05-06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